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r>
        <w:rPr>
          <w:b/>
          <w:sz w:val="18"/>
          <w:szCs w:val="18"/>
          <w:vertAlign w:val="superscript"/>
        </w:rPr>
        <w:t>1,*</w:t>
      </w:r>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7E617C74"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 xml:space="preserve">process incoming signals that provide information about the state of the world. These signals are used to inform motor control responses that are appropriately timed and of the correct magnitude. However, the perceptual mechanisms that determine how drivers process this visual information are unclear. </w:t>
      </w:r>
      <w:r w:rsidRPr="00DE728D">
        <w:rPr>
          <w:color w:val="000000"/>
          <w:sz w:val="22"/>
          <w:szCs w:val="22"/>
          <w:highlight w:val="white"/>
        </w:rPr>
        <w:t xml:space="preserve">Previous research </w:t>
      </w:r>
      <w:r w:rsidR="00AD6F71">
        <w:rPr>
          <w:color w:val="000000"/>
          <w:sz w:val="22"/>
          <w:szCs w:val="22"/>
          <w:highlight w:val="white"/>
        </w:rPr>
        <w:t xml:space="preserve">has </w:t>
      </w:r>
      <w:r w:rsidRPr="00DE728D">
        <w:rPr>
          <w:color w:val="000000"/>
          <w:sz w:val="22"/>
          <w:szCs w:val="22"/>
          <w:highlight w:val="white"/>
        </w:rPr>
        <w:t>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highly simplified case with a constrained set of visual cues. Furthermore, with regard to traffic safety, curve driving is of high applied interest and thus it is important to test whether the Accumulator theory applies within this setting. Therefore, 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s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 xml:space="preserve">framework predicts that steering responses would be of fixed magnitude and at </w:t>
      </w:r>
      <w:r w:rsidRPr="00DE728D">
        <w:rPr>
          <w:color w:val="000000"/>
          <w:sz w:val="22"/>
          <w:szCs w:val="22"/>
          <w:highlight w:val="white"/>
        </w:rPr>
        <w:t xml:space="preserve">fixed absolute errors across condition regardless of the rate of error development. Conversely, the Accumulator </w:t>
      </w:r>
      <w:r w:rsidRPr="00DE728D">
        <w:rPr>
          <w:sz w:val="22"/>
          <w:szCs w:val="22"/>
          <w:highlight w:val="white"/>
        </w:rPr>
        <w:t>framework p</w:t>
      </w:r>
      <w:r w:rsidRPr="00DE728D">
        <w:rPr>
          <w:color w:val="000000"/>
          <w:sz w:val="22"/>
          <w:szCs w:val="22"/>
          <w:highlight w:val="white"/>
        </w:rPr>
        <w:t>redicts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behaviour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in order to initiate an </w:t>
      </w:r>
      <w:r w:rsidRPr="00DE728D">
        <w:rPr>
          <w:sz w:val="22"/>
          <w:szCs w:val="22"/>
        </w:rPr>
        <w:lastRenderedPageBreak/>
        <w:t xml:space="preserve">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0" w:name="_Toc88648190"/>
      <w:r w:rsidRPr="009106B7">
        <w:rPr>
          <w:sz w:val="22"/>
          <w:szCs w:val="22"/>
        </w:rPr>
        <w:t>Introduction</w:t>
      </w:r>
      <w:bookmarkEnd w:id="0"/>
    </w:p>
    <w:p w14:paraId="0E434C99" w14:textId="77777777"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separated by perceived control error thresholds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best describe the intermittency that is involved in steering. Whilst previous research has demonstrated that steering towards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the experimental design may have made it more likely that people would accumulate perceptual information rather than rely upon fixed time independent thresholds. Therefore a specific aim of this manuscript was to build upon the 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77777777" w:rsidR="00641990" w:rsidRPr="009106B7" w:rsidRDefault="00641990" w:rsidP="00641990">
      <w:pPr>
        <w:spacing w:line="480" w:lineRule="auto"/>
        <w:jc w:val="both"/>
        <w:rPr>
          <w:sz w:val="22"/>
          <w:szCs w:val="22"/>
        </w:rPr>
      </w:pPr>
      <w:r w:rsidRPr="009106B7">
        <w:rPr>
          <w:sz w:val="22"/>
          <w:szCs w:val="22"/>
        </w:rPr>
        <w:lastRenderedPageBreak/>
        <w:t xml:space="preserve">Threshold and Accumulator frameworks attempt to explain how an input signal builds towards a threshold in order for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0044CE">
        <w:rPr>
          <w:iCs/>
          <w:sz w:val="22"/>
          <w:szCs w:val="22"/>
        </w:rPr>
        <w:t xml:space="preserve">accumulate </w:t>
      </w:r>
      <w:r w:rsidRPr="009106B7">
        <w:rPr>
          <w:sz w:val="22"/>
          <w:szCs w:val="22"/>
        </w:rPr>
        <w:t>perceptual signals over time and then respond once the accumulated quantity surpasses a fixed point, known as the decision boundary.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that increase at different rates. The accumulation of small perceived control errors over a short time is equivalent to the accumulation of large perceived control errors over a short tim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xml:space="preserve">. This means that the shaded areas in Figure 1 are equal in area; in other words, they are equal in accumulated error. As a result, responses would be initiated at higher perceived control errors (i.e. at the points indicated by pluses) when the rate of increase in the signal is larger. This replicates findings within the braking literature where </w:t>
      </w:r>
      <w:r w:rsidRPr="009106B7">
        <w:rPr>
          <w:sz w:val="22"/>
          <w:szCs w:val="22"/>
        </w:rPr>
        <w:lastRenderedPageBreak/>
        <w:t xml:space="preserve">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68480" behindDoc="1" locked="0" layoutInCell="1" allowOverlap="1" wp14:anchorId="0E5720D4" wp14:editId="3FD220C9">
            <wp:simplePos x="0" y="0"/>
            <wp:positionH relativeFrom="margin">
              <wp:align>center</wp:align>
            </wp:positionH>
            <wp:positionV relativeFrom="paragraph">
              <wp:posOffset>17618</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the perceptual information that drivers could sample to inform their steering response. 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w:t>
      </w:r>
      <w:r w:rsidRPr="009106B7">
        <w:rPr>
          <w:color w:val="1C1C1C"/>
          <w:sz w:val="22"/>
          <w:szCs w:val="22"/>
          <w:shd w:val="clear" w:color="auto" w:fill="FFFFFF"/>
        </w:rPr>
        <w:lastRenderedPageBreak/>
        <w:t xml:space="preserve">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299715A1" w:rsidR="00641990" w:rsidRDefault="00641990" w:rsidP="00641990">
      <w:pPr>
        <w:spacing w:line="480" w:lineRule="auto"/>
        <w:jc w:val="both"/>
        <w:rPr>
          <w:sz w:val="22"/>
          <w:szCs w:val="22"/>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 that could be offset at one of a number of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doing this resulted in the future path and instantaneous heading of participants not being aligned, despite initially travelling linearly. </w:t>
      </w:r>
    </w:p>
    <w:p w14:paraId="24258EBE" w14:textId="4FE1CCEA" w:rsidR="00902FC7" w:rsidRDefault="00902FC7" w:rsidP="00641990">
      <w:pPr>
        <w:spacing w:line="480" w:lineRule="auto"/>
        <w:jc w:val="both"/>
        <w:rPr>
          <w:sz w:val="22"/>
          <w:szCs w:val="22"/>
        </w:rPr>
      </w:pPr>
    </w:p>
    <w:p w14:paraId="247F0833" w14:textId="386A422D" w:rsidR="00902FC7" w:rsidRDefault="00902FC7" w:rsidP="00641990">
      <w:pPr>
        <w:spacing w:line="480" w:lineRule="auto"/>
        <w:jc w:val="both"/>
        <w:rPr>
          <w:sz w:val="22"/>
          <w:szCs w:val="22"/>
        </w:rPr>
      </w:pPr>
    </w:p>
    <w:p w14:paraId="5F799448" w14:textId="563A897D" w:rsidR="00902FC7" w:rsidRDefault="00902FC7" w:rsidP="00641990">
      <w:pPr>
        <w:spacing w:line="480" w:lineRule="auto"/>
        <w:jc w:val="both"/>
        <w:rPr>
          <w:sz w:val="22"/>
          <w:szCs w:val="22"/>
        </w:rPr>
      </w:pPr>
    </w:p>
    <w:p w14:paraId="1EB95981" w14:textId="47AB5C37" w:rsidR="00902FC7" w:rsidRDefault="00902FC7" w:rsidP="00641990">
      <w:pPr>
        <w:spacing w:line="480" w:lineRule="auto"/>
        <w:jc w:val="both"/>
        <w:rPr>
          <w:sz w:val="22"/>
          <w:szCs w:val="22"/>
        </w:rPr>
      </w:pPr>
    </w:p>
    <w:p w14:paraId="13FD8638" w14:textId="0012DCD4" w:rsidR="00902FC7" w:rsidRDefault="00902FC7" w:rsidP="00641990">
      <w:pPr>
        <w:spacing w:line="480" w:lineRule="auto"/>
        <w:jc w:val="both"/>
        <w:rPr>
          <w:sz w:val="22"/>
          <w:szCs w:val="22"/>
        </w:rPr>
      </w:pPr>
    </w:p>
    <w:p w14:paraId="6EAE5341" w14:textId="77777777" w:rsidR="00902FC7" w:rsidRPr="009106B7" w:rsidRDefault="00902FC7" w:rsidP="00641990">
      <w:pPr>
        <w:spacing w:line="480" w:lineRule="auto"/>
        <w:jc w:val="both"/>
        <w:rPr>
          <w:color w:val="1C1C1C"/>
          <w:sz w:val="22"/>
          <w:szCs w:val="22"/>
          <w:shd w:val="clear" w:color="auto" w:fill="FFFFFF"/>
        </w:rPr>
      </w:pPr>
    </w:p>
    <w:p w14:paraId="6200FA72" w14:textId="77777777" w:rsidR="00641990" w:rsidRPr="009106B7" w:rsidRDefault="00641990" w:rsidP="00641990">
      <w:pPr>
        <w:spacing w:line="480" w:lineRule="auto"/>
        <w:jc w:val="both"/>
        <w:rPr>
          <w:b/>
          <w:sz w:val="22"/>
          <w:szCs w:val="22"/>
        </w:rPr>
      </w:pPr>
      <w:r w:rsidRPr="009106B7">
        <w:rPr>
          <w:b/>
          <w:noProof/>
          <w:sz w:val="22"/>
          <w:szCs w:val="22"/>
        </w:rPr>
        <w:lastRenderedPageBreak/>
        <w:drawing>
          <wp:anchor distT="0" distB="0" distL="114300" distR="114300" simplePos="0" relativeHeight="251660288" behindDoc="1" locked="0" layoutInCell="1" allowOverlap="1" wp14:anchorId="07C67AF8" wp14:editId="64682AEC">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77777777" w:rsidR="00641990" w:rsidRPr="009106B7" w:rsidRDefault="00641990" w:rsidP="00641990">
      <w:pPr>
        <w:spacing w:line="480" w:lineRule="auto"/>
        <w:jc w:val="both"/>
        <w:rPr>
          <w:b/>
          <w:sz w:val="22"/>
          <w:szCs w:val="22"/>
        </w:rPr>
      </w:pPr>
    </w:p>
    <w:p w14:paraId="3131CBA1" w14:textId="77777777"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generates the image shown on the visual display). To create a display simulation that provides optical information similar to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77777777"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effects that were observed. Previous research has demonstrated that errors in heading are correlated with errors in steering </w:t>
      </w:r>
      <w:r w:rsidRPr="009106B7">
        <w:rPr>
          <w:sz w:val="22"/>
          <w:szCs w:val="22"/>
        </w:rPr>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towards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suggested that altering an observers perceived heading can affect the strategy observer’s use to steer, and </w:t>
      </w:r>
      <w:r w:rsidRPr="009106B7">
        <w:rPr>
          <w:sz w:val="22"/>
          <w:szCs w:val="22"/>
        </w:rPr>
        <w:lastRenderedPageBreak/>
        <w:t xml:space="preserve">the precision with which they are able to implement their locomotor strategy. Furthermore, counter-rotating the virtual heading in the manner produced by Goodridge et al (2022) generated a sensation of the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be two differing strategies that humans can use within the sensorimotor system in order to produce actions depending upon the situation. So it may simply have been that the set-up used by Goodridge et al (2022) facilitated an accumulation strategy, rather than accumulation being the predominant method used by drivers independent of the steering context. </w:t>
      </w:r>
    </w:p>
    <w:p w14:paraId="6C1488B2" w14:textId="66D9A785" w:rsidR="00392DB6" w:rsidRPr="009106B7" w:rsidRDefault="00641990" w:rsidP="00641990">
      <w:pPr>
        <w:spacing w:line="480" w:lineRule="auto"/>
        <w:jc w:val="both"/>
        <w:rPr>
          <w:sz w:val="22"/>
          <w:szCs w:val="22"/>
        </w:rPr>
      </w:pPr>
      <w:r w:rsidRPr="009106B7">
        <w:rPr>
          <w:sz w:val="22"/>
          <w:szCs w:val="22"/>
        </w:rPr>
        <w:t xml:space="preserve">The present experiment </w:t>
      </w:r>
      <w:r w:rsidR="005C2C29" w:rsidRPr="009106B7">
        <w:rPr>
          <w:sz w:val="22"/>
          <w:szCs w:val="22"/>
        </w:rPr>
        <w:t xml:space="preserve">therefore aims to </w:t>
      </w:r>
      <w:r w:rsidRPr="009106B7">
        <w:rPr>
          <w:sz w:val="22"/>
          <w:szCs w:val="22"/>
        </w:rPr>
        <w:t>investigate whether the Accumulator framework generalises and still captures steering behaviours in more realistic settings: namely when steering toward a curving road-line when future path and instantaneous heading coincide (with no camera counter-rotation employed). The paradigm presented in Goodridge et al (2022) was adapted and extended. Rather than manipulating driver orientation relative to a straight road-line, a series of different curved</w:t>
      </w:r>
      <w:r w:rsidRPr="009106B7">
        <w:rPr>
          <w:i/>
          <w:sz w:val="22"/>
          <w:szCs w:val="22"/>
        </w:rPr>
        <w:t xml:space="preserve"> </w:t>
      </w:r>
      <w:r w:rsidRPr="009106B7">
        <w:rPr>
          <w:sz w:val="22"/>
          <w:szCs w:val="22"/>
        </w:rPr>
        <w:t>road-lines were 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xml:space="preserve">) (for example, the lateral distance between the driver and the road-line) </w:t>
      </w:r>
      <w:r w:rsidRPr="009106B7">
        <w:rPr>
          <w:sz w:val="22"/>
          <w:szCs w:val="22"/>
        </w:rPr>
        <w:t xml:space="preserve">develops. By 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w:t>
      </w:r>
      <w:r w:rsidR="00731472" w:rsidRPr="009106B7">
        <w:rPr>
          <w:sz w:val="22"/>
          <w:szCs w:val="22"/>
        </w:rPr>
        <w:t xml:space="preserve">Such a setup is </w:t>
      </w:r>
      <w:r w:rsidR="00921198" w:rsidRPr="009106B7">
        <w:rPr>
          <w:sz w:val="22"/>
          <w:szCs w:val="22"/>
        </w:rPr>
        <w:t xml:space="preserve">visualised in Figure </w:t>
      </w:r>
      <w:r w:rsidR="00951EC8" w:rsidRPr="009106B7">
        <w:rPr>
          <w:sz w:val="22"/>
          <w:szCs w:val="22"/>
        </w:rPr>
        <w:t>3</w:t>
      </w:r>
      <w:r w:rsidR="00921198" w:rsidRPr="009106B7">
        <w:rPr>
          <w:sz w:val="22"/>
          <w:szCs w:val="22"/>
        </w:rPr>
        <w:t>.</w:t>
      </w:r>
    </w:p>
    <w:p w14:paraId="7EF5F117" w14:textId="79F36EBB" w:rsidR="00921198" w:rsidRPr="009106B7" w:rsidRDefault="00921198" w:rsidP="00641990">
      <w:pPr>
        <w:spacing w:line="480" w:lineRule="auto"/>
        <w:jc w:val="both"/>
        <w:rPr>
          <w:sz w:val="22"/>
          <w:szCs w:val="22"/>
        </w:rPr>
      </w:pPr>
    </w:p>
    <w:p w14:paraId="576A289F" w14:textId="70A99551" w:rsidR="00392DB6" w:rsidRPr="009106B7" w:rsidRDefault="00A605B4" w:rsidP="00641990">
      <w:pPr>
        <w:spacing w:line="480" w:lineRule="auto"/>
        <w:jc w:val="both"/>
        <w:rPr>
          <w:sz w:val="22"/>
          <w:szCs w:val="22"/>
        </w:rPr>
      </w:pPr>
      <w:r>
        <w:rPr>
          <w:noProof/>
        </w:rPr>
        <w:lastRenderedPageBreak/>
        <w:drawing>
          <wp:anchor distT="0" distB="0" distL="114300" distR="114300" simplePos="0" relativeHeight="251694080" behindDoc="1" locked="0" layoutInCell="1" allowOverlap="1" wp14:anchorId="188B13A3" wp14:editId="02F64709">
            <wp:simplePos x="0" y="0"/>
            <wp:positionH relativeFrom="margin">
              <wp:align>center</wp:align>
            </wp:positionH>
            <wp:positionV relativeFrom="paragraph">
              <wp:posOffset>340</wp:posOffset>
            </wp:positionV>
            <wp:extent cx="2519680" cy="2519680"/>
            <wp:effectExtent l="0" t="0" r="0" b="0"/>
            <wp:wrapTight wrapText="bothSides">
              <wp:wrapPolygon edited="0">
                <wp:start x="0" y="0"/>
                <wp:lineTo x="0" y="21393"/>
                <wp:lineTo x="21393" y="21393"/>
                <wp:lineTo x="2139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968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3D0FE66F" w:rsidR="001646F9" w:rsidRDefault="001646F9" w:rsidP="00641990">
      <w:pPr>
        <w:spacing w:line="480" w:lineRule="auto"/>
        <w:jc w:val="both"/>
        <w:rPr>
          <w:rFonts w:eastAsiaTheme="minorEastAsia"/>
          <w:sz w:val="22"/>
          <w:szCs w:val="22"/>
        </w:rPr>
      </w:pPr>
    </w:p>
    <w:p w14:paraId="2607F2B7" w14:textId="77777777" w:rsidR="00A605B4" w:rsidRPr="009106B7" w:rsidRDefault="00A605B4" w:rsidP="00641990">
      <w:pPr>
        <w:spacing w:line="480" w:lineRule="auto"/>
        <w:jc w:val="both"/>
        <w:rPr>
          <w:rFonts w:eastAsiaTheme="minorEastAsia"/>
          <w:sz w:val="22"/>
          <w:szCs w:val="22"/>
        </w:rPr>
      </w:pPr>
    </w:p>
    <w:p w14:paraId="214E6538" w14:textId="77777777" w:rsidR="001646F9" w:rsidRPr="009106B7" w:rsidRDefault="001646F9"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5EC11484"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w:t>
      </w:r>
      <w:r w:rsidR="00A96DFB">
        <w:rPr>
          <w:i/>
          <w:sz w:val="22"/>
          <w:szCs w:val="22"/>
        </w:rPr>
        <w:t>The black vertical arrow</w:t>
      </w:r>
      <w:r w:rsidRPr="009106B7">
        <w:rPr>
          <w:i/>
          <w:sz w:val="22"/>
          <w:szCs w:val="22"/>
        </w:rPr>
        <w:t xml:space="preserve"> represents the trajectory of the driver</w:t>
      </w:r>
      <w:r w:rsidR="00187D8B">
        <w:rPr>
          <w:i/>
          <w:sz w:val="22"/>
          <w:szCs w:val="22"/>
        </w:rPr>
        <w:t>. The</w:t>
      </w:r>
      <w:r w:rsidRPr="009106B7">
        <w:rPr>
          <w:i/>
          <w:sz w:val="22"/>
          <w:szCs w:val="22"/>
        </w:rPr>
        <w:t xml:space="preserve"> solid curved lines represent road-lines that were visible to participants. </w:t>
      </w:r>
      <w:r w:rsidR="00187D8B">
        <w:rPr>
          <w:i/>
          <w:sz w:val="22"/>
          <w:szCs w:val="22"/>
        </w:rPr>
        <w:t xml:space="preserve">The </w:t>
      </w:r>
      <w:r w:rsidR="00A605B4">
        <w:rPr>
          <w:i/>
          <w:sz w:val="22"/>
          <w:szCs w:val="22"/>
        </w:rPr>
        <w:t>star point</w:t>
      </w:r>
      <w:r w:rsidR="00187D8B">
        <w:rPr>
          <w:i/>
          <w:sz w:val="22"/>
          <w:szCs w:val="22"/>
        </w:rPr>
        <w:t xml:space="preserve"> on the 1000 m radius line represents </w:t>
      </w:r>
      <w:r w:rsidR="00DC2E18">
        <w:rPr>
          <w:i/>
          <w:sz w:val="22"/>
          <w:szCs w:val="22"/>
        </w:rPr>
        <w:t xml:space="preserve">a preview distance 10 m along the line. The angle between the direction of travel and the </w:t>
      </w:r>
      <w:r w:rsidR="00725B00">
        <w:rPr>
          <w:i/>
          <w:sz w:val="22"/>
          <w:szCs w:val="22"/>
        </w:rPr>
        <w:t xml:space="preserve">point on the road-line represents the visual angle </w:t>
      </w:r>
      <m:oMath>
        <m:r>
          <w:rPr>
            <w:rFonts w:ascii="Cambria Math" w:hAnsi="Cambria Math"/>
            <w:sz w:val="22"/>
            <w:szCs w:val="22"/>
          </w:rPr>
          <m:t>α</m:t>
        </m:r>
      </m:oMath>
      <w:r w:rsidR="00725B00">
        <w:rPr>
          <w:i/>
          <w:sz w:val="22"/>
          <w:szCs w:val="22"/>
        </w:rPr>
        <w:t xml:space="preserve">. </w:t>
      </w:r>
      <w:r w:rsidRPr="009106B7">
        <w:rPr>
          <w:i/>
          <w:sz w:val="22"/>
          <w:szCs w:val="22"/>
        </w:rPr>
        <w:t xml:space="preserve">Drivers travel initially tangential to the curved road-lines. The curvature of the road-line (measured via radius) is broadly equivalent to angle of orientation in the experiments presented in Goodridge et al (2022). A smaller radius results in higher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sz w:val="22"/>
          <w:szCs w:val="22"/>
        </w:rPr>
        <w:t xml:space="preserve"> because the distance between the travelling driver and the road-line is increasing at a faster rate. </w:t>
      </w:r>
    </w:p>
    <w:p w14:paraId="02B00063" w14:textId="4DF844BC" w:rsidR="00CB2AF5" w:rsidRPr="001F6931" w:rsidRDefault="00CB2AF5" w:rsidP="00CB2AF5">
      <w:pPr>
        <w:spacing w:line="480" w:lineRule="auto"/>
        <w:jc w:val="both"/>
      </w:pPr>
      <w:r w:rsidRPr="009106B7">
        <w:rPr>
          <w:rFonts w:eastAsiaTheme="minorEastAsia"/>
          <w:color w:val="000000"/>
          <w:sz w:val="22"/>
          <w:szCs w:val="22"/>
        </w:rPr>
        <w:t xml:space="preserve">Curved paths/trajectories change the information available to the observer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the curvature of the road-line. </w:t>
      </w:r>
      <w:r w:rsidRPr="009106B7">
        <w:rPr>
          <w:rFonts w:eastAsiaTheme="minorEastAsia"/>
          <w:sz w:val="22"/>
          <w:szCs w:val="22"/>
        </w:rPr>
        <w:t>If an observer is travelling tangential to the</w:t>
      </w:r>
      <w:r w:rsidR="00FF7144">
        <w:rPr>
          <w:rFonts w:eastAsiaTheme="minorEastAsia"/>
          <w:sz w:val="22"/>
          <w:szCs w:val="22"/>
        </w:rPr>
        <w:t xml:space="preserve"> curved</w:t>
      </w:r>
      <w:r w:rsidRPr="009106B7">
        <w:rPr>
          <w:rFonts w:eastAsiaTheme="minorEastAsia"/>
          <w:sz w:val="22"/>
          <w:szCs w:val="22"/>
        </w:rPr>
        <w:t xml:space="preserve"> road-line and fixates a point </w:t>
      </w:r>
      <w:r w:rsidR="00176166">
        <w:rPr>
          <w:rFonts w:eastAsiaTheme="minorEastAsia"/>
          <w:sz w:val="22"/>
          <w:szCs w:val="22"/>
        </w:rPr>
        <w:t xml:space="preserve">through the curve </w:t>
      </w:r>
      <w:r w:rsidRPr="009106B7">
        <w:rPr>
          <w:rFonts w:eastAsiaTheme="minorEastAsia"/>
          <w:sz w:val="22"/>
          <w:szCs w:val="22"/>
        </w:rPr>
        <w:t>on</w:t>
      </w:r>
      <w:r w:rsidR="00176166">
        <w:rPr>
          <w:rFonts w:eastAsiaTheme="minorEastAsia"/>
          <w:sz w:val="22"/>
          <w:szCs w:val="22"/>
        </w:rPr>
        <w:t xml:space="preserve"> to</w:t>
      </w:r>
      <w:r w:rsidRPr="009106B7">
        <w:rPr>
          <w:rFonts w:eastAsiaTheme="minorEastAsia"/>
          <w:sz w:val="22"/>
          <w:szCs w:val="22"/>
        </w:rPr>
        <w:t xml:space="preserve"> the line that they wish to pass through</w:t>
      </w:r>
      <w:r w:rsidR="00FF7144">
        <w:rPr>
          <w:rFonts w:eastAsiaTheme="minorEastAsia"/>
          <w:sz w:val="22"/>
          <w:szCs w:val="22"/>
        </w:rPr>
        <w:t xml:space="preserve"> </w:t>
      </w:r>
      <w:r w:rsidR="00FF7144" w:rsidRPr="009106B7">
        <w:rPr>
          <w:sz w:val="22"/>
          <w:szCs w:val="22"/>
        </w:rPr>
        <w:t>(as shown in Figure 3 via</w:t>
      </w:r>
      <w:r w:rsidR="00FF7144">
        <w:rPr>
          <w:sz w:val="22"/>
          <w:szCs w:val="22"/>
        </w:rPr>
        <w:t xml:space="preserve"> </w:t>
      </w:r>
      <w:r w:rsidR="00A605B4">
        <w:rPr>
          <w:sz w:val="22"/>
          <w:szCs w:val="22"/>
        </w:rPr>
        <w:t>the star</w:t>
      </w:r>
      <w:r w:rsidR="00FF7144">
        <w:rPr>
          <w:sz w:val="22"/>
          <w:szCs w:val="22"/>
        </w:rPr>
        <w:t xml:space="preserve"> point on the 1000 m radius curve</w:t>
      </w:r>
      <w:r w:rsidR="00FF7144" w:rsidRPr="009106B7">
        <w:rPr>
          <w:sz w:val="22"/>
          <w:szCs w:val="22"/>
        </w:rPr>
        <w:t>)</w:t>
      </w:r>
      <w:r w:rsidRPr="009106B7">
        <w:rPr>
          <w:rFonts w:eastAsiaTheme="minorEastAsia"/>
          <w:sz w:val="22"/>
          <w:szCs w:val="22"/>
        </w:rPr>
        <w:t xml:space="preserve">, visual angle </w:t>
      </w:r>
      <m:oMath>
        <m:r>
          <w:rPr>
            <w:rFonts w:ascii="Cambria Math" w:hAnsi="Cambria Math"/>
            <w:sz w:val="22"/>
            <w:szCs w:val="22"/>
          </w:rPr>
          <m:t>α</m:t>
        </m:r>
      </m:oMath>
      <w:r w:rsidRPr="009106B7">
        <w:rPr>
          <w:rFonts w:eastAsiaTheme="minorEastAsia"/>
          <w:sz w:val="22"/>
          <w:szCs w:val="22"/>
        </w:rPr>
        <w:t xml:space="preserve"> to that point will increase at an accelerating rate over time (and the acceleration will increase when bend 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Accumulator framework, the most salient signal</w:t>
      </w:r>
      <w:r w:rsidR="009106B7">
        <w:rPr>
          <w:rFonts w:eastAsiaTheme="minorEastAsia"/>
          <w:color w:val="000000"/>
          <w:sz w:val="22"/>
          <w:szCs w:val="22"/>
        </w:rPr>
        <w:t>s</w:t>
      </w:r>
      <w:r w:rsidRPr="009106B7">
        <w:rPr>
          <w:rFonts w:eastAsiaTheme="minorEastAsia"/>
          <w:color w:val="000000"/>
          <w:sz w:val="22"/>
          <w:szCs w:val="22"/>
        </w:rPr>
        <w:t xml:space="preserve"> within such a simplified paradigm will still be the driver’s visual direction towards the road-line. Furthermore, previous research has highlighted that </w:t>
      </w:r>
      <m:oMath>
        <m:r>
          <w:rPr>
            <w:rFonts w:ascii="Cambria Math" w:hAnsi="Cambria Math"/>
            <w:sz w:val="22"/>
            <w:szCs w:val="22"/>
          </w:rPr>
          <m:t>α</m:t>
        </m:r>
      </m:oMath>
      <w:r w:rsidR="001240E2">
        <w:rPr>
          <w:rFonts w:eastAsiaTheme="minorEastAsia"/>
          <w:sz w:val="22"/>
          <w:szCs w:val="22"/>
        </w:rPr>
        <w:t xml:space="preserve"> </w:t>
      </w:r>
      <w:r w:rsidRPr="009106B7">
        <w:rPr>
          <w:rFonts w:eastAsiaTheme="minorEastAsia"/>
          <w:sz w:val="22"/>
          <w:szCs w:val="22"/>
        </w:rPr>
        <w:t xml:space="preserve">specifies the extent and direction of </w:t>
      </w:r>
      <w:r w:rsidRPr="009106B7">
        <w:rPr>
          <w:rFonts w:eastAsiaTheme="minorEastAsia"/>
          <w:sz w:val="22"/>
          <w:szCs w:val="22"/>
        </w:rPr>
        <w:lastRenderedPageBreak/>
        <w:t xml:space="preserve">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 xml:space="preserve">. </w:t>
      </w:r>
      <w:r w:rsidR="001F6931" w:rsidRPr="001F6931">
        <w:rPr>
          <w:rFonts w:eastAsiaTheme="minorEastAsia"/>
          <w:sz w:val="22"/>
          <w:szCs w:val="22"/>
        </w:rPr>
        <w:t xml:space="preserve">Hence because of the evidence suggesting that visual direction is a prominent perceptual signal for steering, </w:t>
      </w:r>
      <w:r w:rsidR="001F6931" w:rsidRPr="001F6931">
        <w:rPr>
          <w:rFonts w:eastAsiaTheme="minorEastAsia"/>
          <w:sz w:val="22"/>
          <w:szCs w:val="22"/>
        </w:rPr>
        <w:fldChar w:fldCharType="begin" w:fldLock="1"/>
      </w:r>
      <w:r w:rsidR="001F6931" w:rsidRPr="001F6931">
        <w:rPr>
          <w:rFonts w:eastAsiaTheme="minorEastAsia"/>
          <w:sz w:val="22"/>
          <w:szCs w:val="22"/>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1F6931" w:rsidRPr="001F6931">
        <w:rPr>
          <w:rFonts w:eastAsiaTheme="minorEastAsia"/>
          <w:sz w:val="22"/>
          <w:szCs w:val="22"/>
        </w:rPr>
        <w:fldChar w:fldCharType="separate"/>
      </w:r>
      <w:r w:rsidR="001F6931" w:rsidRPr="001F6931">
        <w:rPr>
          <w:rFonts w:eastAsiaTheme="minorEastAsia"/>
          <w:noProof/>
          <w:sz w:val="22"/>
          <w:szCs w:val="22"/>
        </w:rPr>
        <w:t>(Fajen &amp; Warren, 2003; Goodridge et al., 2022; Robertshaw &amp; Wilkie, 2008; Wann &amp; Land, 2000; Wilkie et al., 2008; Wilkie &amp; Wann, 2003)</w:t>
      </w:r>
      <w:r w:rsidR="001F6931" w:rsidRPr="001F6931">
        <w:rPr>
          <w:rFonts w:eastAsiaTheme="minorEastAsia"/>
          <w:sz w:val="22"/>
          <w:szCs w:val="22"/>
        </w:rPr>
        <w:fldChar w:fldCharType="end"/>
      </w:r>
      <w:r w:rsidR="001F6931" w:rsidRPr="001F6931">
        <w:rPr>
          <w:rFonts w:eastAsiaTheme="minorEastAsia"/>
          <w:sz w:val="22"/>
          <w:szCs w:val="22"/>
        </w:rPr>
        <w:t xml:space="preserve"> for the simulations that generate the hypotheses presented in the current experiment, the perceptual input used will be the angle (</w:t>
      </w:r>
      <m:oMath>
        <m:r>
          <w:rPr>
            <w:rFonts w:ascii="Cambria Math" w:hAnsi="Cambria Math"/>
            <w:sz w:val="22"/>
            <w:szCs w:val="22"/>
          </w:rPr>
          <m:t>α</m:t>
        </m:r>
      </m:oMath>
      <w:r w:rsidR="001F6931" w:rsidRPr="001F6931">
        <w:rPr>
          <w:rFonts w:eastAsiaTheme="minorEastAsia"/>
          <w:sz w:val="22"/>
          <w:szCs w:val="22"/>
        </w:rPr>
        <w:t xml:space="preserve">) between the observer’s current trajectory and a point 10 metres ahead on the road-line. As per Goodridge et al. (2022) </w:t>
      </w:r>
      <w:r w:rsidR="001F6931" w:rsidRPr="001F6931">
        <w:rPr>
          <w:sz w:val="22"/>
          <w:szCs w:val="22"/>
        </w:rPr>
        <w:t xml:space="preserve">three steering metrics were taken: the timing of the first steering response, the lateral distance from the road-line at response, and the magnitude of the steering response. The aim was to use these metrics to determine whether human responses aligned with Accumulator or Threshold framework predictions. Specific hypotheses linked to each metric are discussed within the hypotheses section. </w:t>
      </w:r>
      <w:r w:rsidRPr="001F6931">
        <w:rPr>
          <w:sz w:val="22"/>
          <w:szCs w:val="22"/>
        </w:rPr>
        <w:t xml:space="preserve"> </w:t>
      </w:r>
    </w:p>
    <w:p w14:paraId="51C70FD8" w14:textId="4EC3694A" w:rsidR="00641990" w:rsidRPr="00DE728D" w:rsidRDefault="00641990" w:rsidP="00CB2AF5">
      <w:pPr>
        <w:pStyle w:val="Heading2"/>
        <w:spacing w:line="480" w:lineRule="auto"/>
        <w:ind w:left="0" w:firstLine="0"/>
        <w:jc w:val="both"/>
        <w:rPr>
          <w:sz w:val="22"/>
          <w:szCs w:val="22"/>
        </w:rPr>
      </w:pPr>
      <w:bookmarkStart w:id="1" w:name="_Toc88648195"/>
      <w:r w:rsidRPr="00DE728D">
        <w:rPr>
          <w:sz w:val="22"/>
          <w:szCs w:val="22"/>
        </w:rPr>
        <w:t>Method</w:t>
      </w:r>
      <w:bookmarkEnd w:id="1"/>
    </w:p>
    <w:p w14:paraId="5CB7B426" w14:textId="77777777" w:rsidR="00641990" w:rsidRPr="00DE728D" w:rsidRDefault="00641990" w:rsidP="00641990">
      <w:pPr>
        <w:pStyle w:val="Heading3"/>
        <w:spacing w:line="480" w:lineRule="auto"/>
        <w:jc w:val="both"/>
        <w:rPr>
          <w:sz w:val="22"/>
          <w:szCs w:val="22"/>
        </w:rPr>
      </w:pPr>
      <w:bookmarkStart w:id="2" w:name="_Toc88648191"/>
      <w:r w:rsidRPr="00DE728D">
        <w:rPr>
          <w:sz w:val="22"/>
          <w:szCs w:val="22"/>
        </w:rPr>
        <w:t>Hypotheses</w:t>
      </w:r>
      <w:bookmarkEnd w:id="2"/>
    </w:p>
    <w:p w14:paraId="6D105F6E" w14:textId="77777777" w:rsidR="006E1E9E" w:rsidRPr="006E1E9E" w:rsidRDefault="006E1E9E" w:rsidP="006E1E9E">
      <w:pPr>
        <w:spacing w:before="200" w:after="0" w:line="480" w:lineRule="auto"/>
        <w:jc w:val="both"/>
        <w:rPr>
          <w:color w:val="000000"/>
          <w:sz w:val="22"/>
          <w:szCs w:val="22"/>
        </w:rPr>
      </w:pPr>
      <w:bookmarkStart w:id="3" w:name="_Toc88648192"/>
      <w:r w:rsidRPr="006E1E9E">
        <w:rPr>
          <w:sz w:val="22"/>
          <w:szCs w:val="22"/>
        </w:rPr>
        <w:t xml:space="preserve">In order to produce hypotheses of human behaviour based on Threshold and Accumulator frameworks, the experimental paradigm was simulated. The radius of the road-line (manipulating the rate at which the perceived control error developed; </w:t>
      </w:r>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in order to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The driver was represented by a single point and the vehicle body was not 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t>
      </w:r>
      <w:r w:rsidRPr="006E1E9E">
        <w:rPr>
          <w:color w:val="000000"/>
          <w:sz w:val="22"/>
          <w:szCs w:val="22"/>
        </w:rPr>
        <w:lastRenderedPageBreak/>
        <w:t xml:space="preserve">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Decision boundary and fixed threshold values were chosen to give reaction times and lateral position errors similar in magnitude to those observed in previous studies (Markkula et al, 2018) and the pilot investigations. Modifying these parameter values would have adjusted the overall predicted values of reaction times and lateral position errors, but the qualitative pattern of differences between framework predictions remained the same. The aim of these simulations were 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are of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t>H1 Reaction time</w:t>
      </w:r>
      <w:bookmarkEnd w:id="3"/>
    </w:p>
    <w:p w14:paraId="0EE34413" w14:textId="7EA16803"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C68A1">
        <w:rPr>
          <w:sz w:val="22"/>
          <w:szCs w:val="22"/>
        </w:rPr>
        <w:t>4</w:t>
      </w:r>
      <w:r w:rsidRPr="00DE728D">
        <w:rPr>
          <w:sz w:val="22"/>
          <w:szCs w:val="22"/>
        </w:rPr>
        <w:t>).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w:t>
      </w:r>
      <w:r w:rsidR="00E6081C">
        <w:rPr>
          <w:sz w:val="22"/>
          <w:szCs w:val="22"/>
        </w:rPr>
        <w:t xml:space="preserve"> subtle</w:t>
      </w:r>
      <w:r w:rsidRPr="00DE728D">
        <w:rPr>
          <w:sz w:val="22"/>
          <w:szCs w:val="22"/>
        </w:rPr>
        <w:t xml:space="preserve"> radius-starting position interaction on reaction times, whereby the between-level starting position differences </w:t>
      </w:r>
      <w:r w:rsidR="004D1A1F">
        <w:rPr>
          <w:sz w:val="22"/>
          <w:szCs w:val="22"/>
        </w:rPr>
        <w:t>diverge</w:t>
      </w:r>
      <w:r w:rsidRPr="00DE728D">
        <w:rPr>
          <w:sz w:val="22"/>
          <w:szCs w:val="22"/>
        </w:rPr>
        <w:t xml:space="preserve"> as radii become larger. The Threshold framework predicts that between-level differences in starting position should remain constant regardless of the radius of the road-line curvature. </w:t>
      </w:r>
      <w:bookmarkStart w:id="4" w:name="_Ref83051303"/>
      <w:bookmarkStart w:id="5" w:name="_Toc88648044"/>
      <w:bookmarkEnd w:id="4"/>
    </w:p>
    <w:p w14:paraId="62D135EF" w14:textId="379F51FB" w:rsidR="00A35735" w:rsidRPr="00DE728D" w:rsidRDefault="00E23506" w:rsidP="00641990">
      <w:pPr>
        <w:spacing w:line="480" w:lineRule="auto"/>
        <w:jc w:val="both"/>
        <w:rPr>
          <w:sz w:val="22"/>
          <w:szCs w:val="22"/>
        </w:rPr>
      </w:pPr>
      <w:r>
        <w:rPr>
          <w:noProof/>
        </w:rPr>
        <w:lastRenderedPageBreak/>
        <w:drawing>
          <wp:anchor distT="0" distB="0" distL="114300" distR="114300" simplePos="0" relativeHeight="251689984" behindDoc="1" locked="0" layoutInCell="1" allowOverlap="1" wp14:anchorId="2BCF4335" wp14:editId="6FFF9F3E">
            <wp:simplePos x="0" y="0"/>
            <wp:positionH relativeFrom="column">
              <wp:posOffset>1125416</wp:posOffset>
            </wp:positionH>
            <wp:positionV relativeFrom="paragraph">
              <wp:posOffset>49</wp:posOffset>
            </wp:positionV>
            <wp:extent cx="3601085" cy="2518410"/>
            <wp:effectExtent l="0" t="0" r="0" b="0"/>
            <wp:wrapTight wrapText="bothSides">
              <wp:wrapPolygon edited="0">
                <wp:start x="0" y="0"/>
                <wp:lineTo x="0" y="21404"/>
                <wp:lineTo x="21482" y="21404"/>
                <wp:lineTo x="2148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B738E3" w14:textId="46E3FBB6" w:rsidR="00641990" w:rsidRPr="00DE728D" w:rsidRDefault="00641990" w:rsidP="00641990">
      <w:pPr>
        <w:spacing w:line="480" w:lineRule="auto"/>
        <w:jc w:val="both"/>
        <w:rPr>
          <w:sz w:val="22"/>
          <w:szCs w:val="22"/>
        </w:rPr>
      </w:pPr>
    </w:p>
    <w:p w14:paraId="730E27D7" w14:textId="77777777" w:rsidR="00641990" w:rsidRPr="00DE728D" w:rsidRDefault="00641990" w:rsidP="00641990">
      <w:pPr>
        <w:spacing w:line="480" w:lineRule="auto"/>
        <w:jc w:val="both"/>
        <w:rPr>
          <w:i/>
          <w:sz w:val="22"/>
          <w:szCs w:val="22"/>
        </w:rPr>
      </w:pPr>
    </w:p>
    <w:p w14:paraId="011B58F9" w14:textId="77777777"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1DA5A3DD" w14:textId="77777777" w:rsidR="00641990" w:rsidRPr="00DE728D" w:rsidRDefault="00641990"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2831831A" w:rsidR="00641990" w:rsidRPr="00DE728D" w:rsidRDefault="00641990" w:rsidP="00641990">
      <w:pPr>
        <w:spacing w:line="480" w:lineRule="auto"/>
        <w:jc w:val="both"/>
        <w:rPr>
          <w:i/>
          <w:sz w:val="22"/>
          <w:szCs w:val="22"/>
        </w:rPr>
      </w:pPr>
      <w:r w:rsidRPr="00DE728D">
        <w:rPr>
          <w:i/>
          <w:sz w:val="22"/>
          <w:szCs w:val="22"/>
        </w:rPr>
        <w:t xml:space="preserve">Figure </w:t>
      </w:r>
      <w:r w:rsidR="00A50D19">
        <w:rPr>
          <w:i/>
          <w:sz w:val="22"/>
          <w:szCs w:val="22"/>
        </w:rPr>
        <w:t>4</w:t>
      </w:r>
      <w:r w:rsidRPr="00DE728D">
        <w:rPr>
          <w:i/>
          <w:sz w:val="22"/>
          <w:szCs w:val="22"/>
        </w:rPr>
        <w:t xml:space="preserve">: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6" w:name="_Toc88648193"/>
      <w:bookmarkEnd w:id="5"/>
      <w:r w:rsidRPr="00DE728D">
        <w:rPr>
          <w:sz w:val="22"/>
          <w:szCs w:val="22"/>
        </w:rPr>
        <w:t>H2 Lateral position error</w:t>
      </w:r>
      <w:bookmarkEnd w:id="6"/>
    </w:p>
    <w:p w14:paraId="3DB51FB0" w14:textId="1BCCA6AA" w:rsidR="00641990" w:rsidRDefault="00641990" w:rsidP="00641990">
      <w:pPr>
        <w:spacing w:line="480" w:lineRule="auto"/>
        <w:jc w:val="both"/>
        <w:rPr>
          <w:sz w:val="22"/>
          <w:szCs w:val="22"/>
        </w:rPr>
      </w:pPr>
      <w:r w:rsidRPr="00DE728D">
        <w:rPr>
          <w:color w:val="000000"/>
          <w:sz w:val="22"/>
          <w:szCs w:val="22"/>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ms </w:t>
      </w:r>
      <w:r w:rsidRPr="00DE728D">
        <w:rPr>
          <w:color w:val="000000"/>
          <w:sz w:val="22"/>
          <w:szCs w:val="22"/>
        </w:rPr>
        <w:fldChar w:fldCharType="begin" w:fldLock="1"/>
      </w:r>
      <w:r w:rsidRPr="00DE728D">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DE728D">
        <w:rPr>
          <w:color w:val="000000"/>
          <w:sz w:val="22"/>
          <w:szCs w:val="22"/>
        </w:rPr>
        <w:fldChar w:fldCharType="separate"/>
      </w:r>
      <w:r w:rsidRPr="00DE728D">
        <w:rPr>
          <w:noProof/>
          <w:color w:val="000000"/>
          <w:sz w:val="22"/>
          <w:szCs w:val="22"/>
        </w:rPr>
        <w:t>(Brenner &amp; Smeets, 1997)</w:t>
      </w:r>
      <w:r w:rsidRPr="00DE728D">
        <w:rPr>
          <w:color w:val="000000"/>
          <w:sz w:val="22"/>
          <w:szCs w:val="22"/>
        </w:rPr>
        <w:fldChar w:fldCharType="end"/>
      </w:r>
      <w:r w:rsidRPr="00DE728D">
        <w:rPr>
          <w:color w:val="000000"/>
          <w:sz w:val="22"/>
          <w:szCs w:val="22"/>
        </w:rPr>
        <w:t xml:space="preserve"> during which time the vehicle continues to travel through the environment and thus lateral position error continues to increase. This means that lateral position error at the moment the steering response is actually generated is delayed with respect to the triggering signal. </w:t>
      </w:r>
      <w:r w:rsidRPr="00DE728D">
        <w:rPr>
          <w:sz w:val="22"/>
          <w:szCs w:val="22"/>
        </w:rPr>
        <w:t xml:space="preserve">The addition of motor latency causes slightly increased lateral position error for smaller radii because the driver will travel further from the road-line during the motor latency when road-line radius is smaller (see Figure </w:t>
      </w:r>
      <w:r w:rsidR="00B849B2">
        <w:rPr>
          <w:sz w:val="22"/>
          <w:szCs w:val="22"/>
        </w:rPr>
        <w:t>5</w:t>
      </w:r>
      <w:r w:rsidRPr="00DE728D">
        <w:rPr>
          <w:sz w:val="22"/>
          <w:szCs w:val="22"/>
        </w:rPr>
        <w:t xml:space="preserve">B). </w:t>
      </w:r>
      <w:r w:rsidRPr="00DE728D">
        <w:rPr>
          <w:color w:val="000000"/>
          <w:sz w:val="22"/>
          <w:szCs w:val="22"/>
        </w:rPr>
        <w:t xml:space="preserve">The Accumulator framework predicts responses at increased lateral position error for smaller radii and larger </w:t>
      </w:r>
      <w:r w:rsidRPr="00DE728D">
        <w:rPr>
          <w:sz w:val="22"/>
          <w:szCs w:val="22"/>
        </w:rPr>
        <w:t xml:space="preserve">starting positions (see Figure </w:t>
      </w:r>
      <w:r w:rsidR="00B849B2">
        <w:rPr>
          <w:sz w:val="22"/>
          <w:szCs w:val="22"/>
        </w:rPr>
        <w:t>5</w:t>
      </w:r>
      <w:r w:rsidRPr="00DE728D">
        <w:rPr>
          <w:sz w:val="22"/>
          <w:szCs w:val="22"/>
        </w:rPr>
        <w:t xml:space="preserve">A). An interaction is also predicted between radii and starting positions under the Accumulator framework, whereby between-level differences in lateral position error become smaller for larger radii. Conversely, the </w:t>
      </w:r>
      <w:r w:rsidRPr="00DE728D">
        <w:rPr>
          <w:sz w:val="22"/>
          <w:szCs w:val="22"/>
        </w:rPr>
        <w:lastRenderedPageBreak/>
        <w:t xml:space="preserve">Threshold framework predicts that drivers will respond at the same lateral position irrespective of starting position and motor latency because a fixed threshold will dictate responses. </w:t>
      </w:r>
    </w:p>
    <w:p w14:paraId="468FAA59" w14:textId="15228953" w:rsidR="00E946D2" w:rsidRDefault="00132B46" w:rsidP="00641990">
      <w:pPr>
        <w:spacing w:line="480" w:lineRule="auto"/>
        <w:jc w:val="both"/>
        <w:rPr>
          <w:sz w:val="22"/>
          <w:szCs w:val="22"/>
        </w:rPr>
      </w:pPr>
      <w:r>
        <w:rPr>
          <w:noProof/>
        </w:rPr>
        <w:drawing>
          <wp:anchor distT="0" distB="0" distL="114300" distR="114300" simplePos="0" relativeHeight="251691008" behindDoc="1" locked="0" layoutInCell="1" allowOverlap="1" wp14:anchorId="588639A2" wp14:editId="63FA23D2">
            <wp:simplePos x="0" y="0"/>
            <wp:positionH relativeFrom="column">
              <wp:posOffset>1139483</wp:posOffset>
            </wp:positionH>
            <wp:positionV relativeFrom="paragraph">
              <wp:posOffset>40933</wp:posOffset>
            </wp:positionV>
            <wp:extent cx="3601085" cy="2518410"/>
            <wp:effectExtent l="0" t="0" r="0" b="0"/>
            <wp:wrapTight wrapText="bothSides">
              <wp:wrapPolygon edited="0">
                <wp:start x="0" y="0"/>
                <wp:lineTo x="0" y="21404"/>
                <wp:lineTo x="21482" y="21404"/>
                <wp:lineTo x="2148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D1A94" w14:textId="0D0F656B"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65F16041" w:rsidR="00641990" w:rsidRPr="00DE728D" w:rsidRDefault="00641990" w:rsidP="00641990">
      <w:pPr>
        <w:spacing w:line="480" w:lineRule="auto"/>
        <w:jc w:val="both"/>
        <w:rPr>
          <w:sz w:val="22"/>
          <w:szCs w:val="22"/>
        </w:rPr>
      </w:pPr>
    </w:p>
    <w:p w14:paraId="15BF5E10"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0B6615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B849B2">
        <w:rPr>
          <w:i/>
          <w:sz w:val="22"/>
          <w:szCs w:val="22"/>
        </w:rPr>
        <w:t>5</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7" w:name="_Toc88648194"/>
      <w:r w:rsidRPr="00DE728D">
        <w:rPr>
          <w:sz w:val="22"/>
          <w:szCs w:val="22"/>
        </w:rPr>
        <w:t>H3 Steering</w:t>
      </w:r>
      <w:bookmarkEnd w:id="7"/>
      <w:r w:rsidRPr="00DE728D">
        <w:rPr>
          <w:sz w:val="22"/>
          <w:szCs w:val="22"/>
        </w:rPr>
        <w:t xml:space="preserve"> rate</w:t>
      </w:r>
    </w:p>
    <w:p w14:paraId="2AEF4D9D" w14:textId="35373633"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the Accumulator framework would predict that steering magnitude should increase as radii becomes smaller and starting position becomes larger alongside a radii-starting position interaction that matches the predictions for lateral position error (see Figure </w:t>
      </w:r>
      <w:r w:rsidR="005F3D49">
        <w:rPr>
          <w:sz w:val="22"/>
          <w:szCs w:val="22"/>
        </w:rPr>
        <w:t>6</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77777777" w:rsidR="00641990" w:rsidRPr="00DE728D" w:rsidRDefault="00641990" w:rsidP="00641990">
      <w:pPr>
        <w:spacing w:line="480" w:lineRule="auto"/>
        <w:jc w:val="both"/>
        <w:rPr>
          <w:color w:val="000000" w:themeColor="text1"/>
          <w:sz w:val="22"/>
          <w:szCs w:val="22"/>
        </w:rPr>
      </w:pPr>
      <w:r w:rsidRPr="00DE728D">
        <w:rPr>
          <w:noProof/>
          <w:color w:val="000000" w:themeColor="text1"/>
          <w:sz w:val="22"/>
          <w:szCs w:val="22"/>
        </w:rPr>
        <w:lastRenderedPageBreak/>
        <w:drawing>
          <wp:anchor distT="0" distB="0" distL="114300" distR="114300" simplePos="0" relativeHeight="251671552" behindDoc="1" locked="0" layoutInCell="1" allowOverlap="1" wp14:anchorId="28A4AB0B" wp14:editId="7264666A">
            <wp:simplePos x="0" y="0"/>
            <wp:positionH relativeFrom="margin">
              <wp:align>center</wp:align>
            </wp:positionH>
            <wp:positionV relativeFrom="paragraph">
              <wp:posOffset>391</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50054481"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5F3D49">
        <w:rPr>
          <w:i/>
          <w:sz w:val="22"/>
          <w:szCs w:val="22"/>
        </w:rPr>
        <w:t>6</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8" w:name="_Toc88648196"/>
      <w:r w:rsidRPr="00DE728D">
        <w:rPr>
          <w:sz w:val="22"/>
          <w:szCs w:val="22"/>
        </w:rPr>
        <w:t>Participants</w:t>
      </w:r>
      <w:bookmarkEnd w:id="8"/>
    </w:p>
    <w:p w14:paraId="7BFBD000" w14:textId="25891EB6" w:rsidR="00641990" w:rsidRPr="00DE728D" w:rsidRDefault="00641990" w:rsidP="00641990">
      <w:pPr>
        <w:spacing w:line="480" w:lineRule="auto"/>
        <w:jc w:val="both"/>
        <w:rPr>
          <w:sz w:val="22"/>
          <w:szCs w:val="22"/>
        </w:rPr>
      </w:pPr>
      <w:r w:rsidRPr="00DE728D">
        <w:rPr>
          <w:sz w:val="22"/>
          <w:szCs w:val="22"/>
        </w:rPr>
        <w:t>1</w:t>
      </w:r>
      <w:r w:rsidR="00312A66">
        <w:rPr>
          <w:sz w:val="22"/>
          <w:szCs w:val="22"/>
        </w:rPr>
        <w:t>2</w:t>
      </w:r>
      <w:r w:rsidRPr="00DE728D">
        <w:rPr>
          <w:sz w:val="22"/>
          <w:szCs w:val="22"/>
        </w:rPr>
        <w:t xml:space="preserve"> participants took part in the experiment</w:t>
      </w:r>
      <w:r w:rsidR="00312A66">
        <w:rPr>
          <w:sz w:val="22"/>
          <w:szCs w:val="22"/>
        </w:rPr>
        <w:t xml:space="preserve"> however 1 participant had to be removed due to not having a valid UK driving license at the time of testing. This left 11 valid participant</w:t>
      </w:r>
      <w:r w:rsidR="00987DBF">
        <w:rPr>
          <w:sz w:val="22"/>
          <w:szCs w:val="22"/>
        </w:rPr>
        <w:t>s for the data analysis</w:t>
      </w:r>
      <w:r w:rsidRPr="00DE728D">
        <w:rPr>
          <w:sz w:val="22"/>
          <w:szCs w:val="22"/>
        </w:rPr>
        <w:t xml:space="preserve"> (5 females, </w:t>
      </w:r>
      <w:r w:rsidR="00D94622">
        <w:rPr>
          <w:sz w:val="22"/>
          <w:szCs w:val="22"/>
        </w:rPr>
        <w:t>6</w:t>
      </w:r>
      <w:r w:rsidRPr="00DE728D">
        <w:rPr>
          <w:sz w:val="22"/>
          <w:szCs w:val="22"/>
        </w:rPr>
        <w:t xml:space="preserve"> males, mean age = 29.91, range = 22-44) all had normal or corrected to normal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9" w:name="_Toc88648197"/>
      <w:r w:rsidRPr="00DE728D">
        <w:rPr>
          <w:sz w:val="22"/>
          <w:szCs w:val="22"/>
        </w:rPr>
        <w:t>Apparatus</w:t>
      </w:r>
      <w:bookmarkEnd w:id="9"/>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orldViz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w:t>
      </w:r>
      <w:r w:rsidRPr="00DE728D">
        <w:rPr>
          <w:sz w:val="22"/>
          <w:szCs w:val="22"/>
        </w:rPr>
        <w:lastRenderedPageBreak/>
        <w:t xml:space="preserve">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0" w:name="_Toc88648198"/>
      <w:r w:rsidRPr="00DE728D">
        <w:rPr>
          <w:sz w:val="22"/>
          <w:szCs w:val="22"/>
        </w:rPr>
        <w:t>Design</w:t>
      </w:r>
      <w:bookmarkEnd w:id="10"/>
    </w:p>
    <w:p w14:paraId="3A9019AD" w14:textId="20A39A75" w:rsidR="00641990" w:rsidRPr="00DE728D" w:rsidRDefault="00641990" w:rsidP="00641990">
      <w:pPr>
        <w:spacing w:line="480" w:lineRule="auto"/>
        <w:jc w:val="both"/>
        <w:rPr>
          <w:sz w:val="22"/>
          <w:szCs w:val="22"/>
        </w:rPr>
      </w:pPr>
      <w:r w:rsidRPr="00DE728D">
        <w:rPr>
          <w:sz w:val="22"/>
          <w:szCs w:val="22"/>
        </w:rPr>
        <w:t xml:space="preserve">In the current experiment, participants responded to appearing curved road-lines and were asked to attempt to steer back onto them (see Figure </w:t>
      </w:r>
      <w:r w:rsidR="00D94622">
        <w:rPr>
          <w:sz w:val="22"/>
          <w:szCs w:val="22"/>
        </w:rPr>
        <w:t>7</w:t>
      </w:r>
      <w:r w:rsidRPr="00DE728D">
        <w:rPr>
          <w:sz w:val="22"/>
          <w:szCs w:val="22"/>
        </w:rPr>
        <w:t>). A green ‘gravel’ texture was applied to the ground to ensure participants experienced a compelling sensation of self-motion through the virtual environment. The textured ground plane and the blue sky plane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59264" behindDoc="1" locked="0" layoutInCell="1" allowOverlap="1" wp14:anchorId="236790DC" wp14:editId="572D183E">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01057283" w:rsidR="00641990" w:rsidRPr="00DE728D" w:rsidRDefault="00641990" w:rsidP="00641990">
      <w:pPr>
        <w:spacing w:line="480" w:lineRule="auto"/>
        <w:jc w:val="both"/>
        <w:rPr>
          <w:i/>
          <w:vanish/>
          <w:sz w:val="22"/>
          <w:szCs w:val="22"/>
          <w:specVanish/>
        </w:rPr>
      </w:pPr>
      <w:bookmarkStart w:id="11" w:name="_Toc88648047"/>
      <w:r w:rsidRPr="00DE728D">
        <w:rPr>
          <w:i/>
          <w:sz w:val="22"/>
          <w:szCs w:val="22"/>
        </w:rPr>
        <w:t xml:space="preserve">Figure </w:t>
      </w:r>
      <w:r w:rsidR="00D94622">
        <w:rPr>
          <w:i/>
          <w:sz w:val="22"/>
          <w:szCs w:val="22"/>
        </w:rPr>
        <w:t>7</w:t>
      </w:r>
      <w:r w:rsidRPr="00DE728D">
        <w:rPr>
          <w:i/>
          <w:sz w:val="22"/>
          <w:szCs w:val="22"/>
        </w:rPr>
        <w:t>: Screenshot of the visual display presented to participants.</w:t>
      </w:r>
      <w:bookmarkEnd w:id="11"/>
    </w:p>
    <w:p w14:paraId="4C53E53E" w14:textId="77777777"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 The ‘Vizard’ label was not visible during experimental trials. </w:t>
      </w:r>
    </w:p>
    <w:p w14:paraId="498E4ACD" w14:textId="14FD834B"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in order to guard against participants adopting a “steer as soon as possible” strategy on the appearance of the road-line. </w:t>
      </w:r>
      <w:r w:rsidRPr="00DE728D">
        <w:rPr>
          <w:rFonts w:eastAsiaTheme="minorEastAsia"/>
          <w:sz w:val="22"/>
          <w:szCs w:val="22"/>
        </w:rPr>
        <w:t xml:space="preserve">A range of equally spaced starting position levels were also chosen (0 m, 4 m, and 8 m) </w:t>
      </w:r>
      <w:r w:rsidRPr="00DE728D">
        <w:rPr>
          <w:rFonts w:eastAsiaTheme="minorEastAsia"/>
          <w:sz w:val="22"/>
          <w:szCs w:val="22"/>
        </w:rPr>
        <w:lastRenderedPageBreak/>
        <w:t xml:space="preserve">in order to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ere faced with. Overall, this created a 3 (radius) x 3 (starting position) repeated measures factorial design (see Figure </w:t>
      </w:r>
      <w:r w:rsidR="00D94622">
        <w:rPr>
          <w:rFonts w:eastAsiaTheme="minorEastAsia"/>
          <w:color w:val="000000"/>
          <w:sz w:val="22"/>
          <w:szCs w:val="22"/>
        </w:rPr>
        <w:t>8</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363A5053" w:rsidR="00641990" w:rsidRPr="00DE728D" w:rsidRDefault="00D94622" w:rsidP="00641990">
      <w:pPr>
        <w:spacing w:line="480" w:lineRule="auto"/>
        <w:jc w:val="both"/>
        <w:rPr>
          <w:rFonts w:eastAsiaTheme="minorEastAsia"/>
          <w:color w:val="000000"/>
          <w:sz w:val="22"/>
          <w:szCs w:val="22"/>
        </w:rPr>
      </w:pPr>
      <w:r w:rsidRPr="00DE728D">
        <w:rPr>
          <w:rFonts w:eastAsiaTheme="minorEastAsia"/>
          <w:noProof/>
          <w:color w:val="000000"/>
          <w:sz w:val="22"/>
          <w:szCs w:val="22"/>
        </w:rPr>
        <w:drawing>
          <wp:anchor distT="0" distB="0" distL="114300" distR="114300" simplePos="0" relativeHeight="251661312" behindDoc="1" locked="0" layoutInCell="1" allowOverlap="1" wp14:anchorId="7807F7EF" wp14:editId="7628454F">
            <wp:simplePos x="0" y="0"/>
            <wp:positionH relativeFrom="margin">
              <wp:align>center</wp:align>
            </wp:positionH>
            <wp:positionV relativeFrom="paragraph">
              <wp:posOffset>5862</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A8619B" w14:textId="6BA4A999" w:rsidR="00641990" w:rsidRPr="00DE728D" w:rsidRDefault="00641990" w:rsidP="00641990">
      <w:pPr>
        <w:spacing w:line="480" w:lineRule="auto"/>
        <w:jc w:val="both"/>
        <w:rPr>
          <w:rFonts w:eastAsiaTheme="minorEastAsia"/>
          <w:color w:val="000000"/>
          <w:sz w:val="22"/>
          <w:szCs w:val="22"/>
        </w:rPr>
      </w:pPr>
    </w:p>
    <w:p w14:paraId="1DB55E56" w14:textId="1FFF0D70" w:rsidR="00641990" w:rsidRPr="00DE728D" w:rsidRDefault="00641990" w:rsidP="00641990">
      <w:pPr>
        <w:spacing w:line="480" w:lineRule="auto"/>
        <w:jc w:val="both"/>
        <w:rPr>
          <w:rFonts w:eastAsiaTheme="minorEastAsia"/>
          <w:color w:val="000000"/>
          <w:sz w:val="22"/>
          <w:szCs w:val="22"/>
        </w:rPr>
      </w:pPr>
    </w:p>
    <w:p w14:paraId="51F0D9CA" w14:textId="79DC2786" w:rsidR="00641990" w:rsidRPr="00DE728D" w:rsidRDefault="00641990" w:rsidP="00641990">
      <w:pPr>
        <w:spacing w:line="480" w:lineRule="auto"/>
        <w:jc w:val="both"/>
        <w:rPr>
          <w:rFonts w:eastAsiaTheme="minorEastAsia"/>
          <w:color w:val="000000"/>
          <w:sz w:val="22"/>
          <w:szCs w:val="22"/>
        </w:rPr>
      </w:pPr>
    </w:p>
    <w:p w14:paraId="1FDFFE57" w14:textId="4BC769B3" w:rsidR="00641990" w:rsidRPr="00DE728D" w:rsidRDefault="00641990" w:rsidP="00641990">
      <w:pPr>
        <w:spacing w:line="480" w:lineRule="auto"/>
        <w:jc w:val="both"/>
        <w:rPr>
          <w:sz w:val="22"/>
          <w:szCs w:val="22"/>
        </w:rPr>
      </w:pPr>
    </w:p>
    <w:p w14:paraId="6F2D0EEB" w14:textId="286B44C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8AC9369" w:rsidR="00641990" w:rsidRPr="00DE728D" w:rsidRDefault="00641990" w:rsidP="00641990">
      <w:pPr>
        <w:spacing w:line="480" w:lineRule="auto"/>
        <w:jc w:val="both"/>
        <w:rPr>
          <w:i/>
          <w:vanish/>
          <w:sz w:val="22"/>
          <w:szCs w:val="22"/>
          <w:specVanish/>
        </w:rPr>
      </w:pPr>
      <w:bookmarkStart w:id="12" w:name="_Toc88648048"/>
      <w:r w:rsidRPr="00DE728D">
        <w:rPr>
          <w:i/>
          <w:sz w:val="22"/>
          <w:szCs w:val="22"/>
        </w:rPr>
        <w:t xml:space="preserve">Figure </w:t>
      </w:r>
      <w:r w:rsidR="00D94622">
        <w:rPr>
          <w:i/>
          <w:sz w:val="22"/>
          <w:szCs w:val="22"/>
        </w:rPr>
        <w:t>8</w:t>
      </w:r>
      <w:r w:rsidRPr="00DE728D">
        <w:rPr>
          <w:i/>
          <w:sz w:val="22"/>
          <w:szCs w:val="22"/>
        </w:rPr>
        <w:t>: Bird’s-eye view of the experimental paradigm.</w:t>
      </w:r>
      <w:bookmarkEnd w:id="12"/>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13" w:name="_Toc88648199"/>
      <w:r w:rsidRPr="00DE728D">
        <w:rPr>
          <w:sz w:val="22"/>
          <w:szCs w:val="22"/>
        </w:rPr>
        <w:t>Procedure</w:t>
      </w:r>
      <w:bookmarkEnd w:id="13"/>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Informed and written consent was obtained and standardised procedural instructions were delivered. All procedures were approved by the University of Leeds School of Psychology Research Ethics Committee (Reference code: PSYC-183). </w:t>
      </w:r>
    </w:p>
    <w:p w14:paraId="3C7BBCB3" w14:textId="61F2A74B"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 xml:space="preserve">Participants were placed into the standardised viewing position within the driving simulator and then completed 10 practice trials to familiarise themselves with the vehicle dynamics. Participants were asked to steer the vehicle to position themselves back onto the curved road-line when they felt themselves deviating from it. At the beginning of each </w:t>
      </w:r>
      <w:r w:rsidRPr="00DE728D">
        <w:rPr>
          <w:rFonts w:ascii="Arial" w:hAnsi="Arial" w:cs="Arial"/>
          <w:sz w:val="22"/>
          <w:szCs w:val="22"/>
        </w:rPr>
        <w:lastRenderedPageBreak/>
        <w:t xml:space="preserve">trial a 0.1 s 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make a steering adjustment, as fast and as smoothly as possible, that would bring you back onto the road-line if you feel yourself deviate away from it”. After 5 s, the road-line disappeared and the participant travelled for a further 1 s before the next trial began.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14" w:name="_Toc88648200"/>
      <w:r w:rsidRPr="00DE728D">
        <w:rPr>
          <w:sz w:val="22"/>
          <w:szCs w:val="22"/>
        </w:rPr>
        <w:t>Analysis</w:t>
      </w:r>
      <w:bookmarkEnd w:id="14"/>
    </w:p>
    <w:p w14:paraId="751B24F3" w14:textId="77777777" w:rsidR="00641990" w:rsidRPr="00DE728D" w:rsidRDefault="00641990" w:rsidP="00641990">
      <w:pPr>
        <w:pStyle w:val="Heading3"/>
        <w:spacing w:line="480" w:lineRule="auto"/>
        <w:jc w:val="both"/>
        <w:rPr>
          <w:sz w:val="22"/>
          <w:szCs w:val="22"/>
        </w:rPr>
      </w:pPr>
      <w:bookmarkStart w:id="15" w:name="_Toc88648201"/>
      <w:r w:rsidRPr="00DE728D">
        <w:rPr>
          <w:sz w:val="22"/>
          <w:szCs w:val="22"/>
        </w:rPr>
        <w:t>Pre-processing</w:t>
      </w:r>
      <w:bookmarkEnd w:id="15"/>
    </w:p>
    <w:p w14:paraId="2D657664" w14:textId="65C29D68" w:rsidR="00641990" w:rsidRPr="00DE728D" w:rsidRDefault="00641990" w:rsidP="00641990">
      <w:pPr>
        <w:spacing w:line="480" w:lineRule="auto"/>
        <w:jc w:val="both"/>
        <w:rPr>
          <w:sz w:val="22"/>
          <w:szCs w:val="22"/>
        </w:rPr>
      </w:pPr>
      <w:r w:rsidRPr="00DE728D">
        <w:rPr>
          <w:color w:val="000000"/>
          <w:sz w:val="22"/>
          <w:szCs w:val="22"/>
        </w:rPr>
        <w:t>In order to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in less than 150 ms (thus being too fast) were excluded. </w:t>
      </w:r>
      <w:r w:rsidRPr="00DE728D">
        <w:rPr>
          <w:sz w:val="22"/>
          <w:szCs w:val="22"/>
        </w:rPr>
        <w:t xml:space="preserve">Reaction times were calculated as the time that elapsed between the road-line being presented to 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22BA597" w14:textId="4F7C5D02" w:rsidR="00AB4B97" w:rsidRPr="00DE728D" w:rsidRDefault="00AB4B97" w:rsidP="00641990">
      <w:pPr>
        <w:spacing w:line="480" w:lineRule="auto"/>
        <w:jc w:val="both"/>
        <w:rPr>
          <w:sz w:val="22"/>
          <w:szCs w:val="22"/>
        </w:rPr>
      </w:pPr>
    </w:p>
    <w:p w14:paraId="7108F6AE" w14:textId="7FEC730F" w:rsidR="00AB4B97" w:rsidRPr="00DE728D" w:rsidRDefault="00AB4B97" w:rsidP="00641990">
      <w:pPr>
        <w:spacing w:line="480" w:lineRule="auto"/>
        <w:jc w:val="both"/>
        <w:rPr>
          <w:sz w:val="22"/>
          <w:szCs w:val="22"/>
        </w:rPr>
      </w:pPr>
    </w:p>
    <w:p w14:paraId="2D06FE69" w14:textId="005AD4A5" w:rsidR="00AB4B97" w:rsidRPr="00DE728D" w:rsidRDefault="00AB4B97" w:rsidP="00641990">
      <w:pPr>
        <w:spacing w:line="480" w:lineRule="auto"/>
        <w:jc w:val="both"/>
        <w:rPr>
          <w:sz w:val="22"/>
          <w:szCs w:val="22"/>
        </w:rPr>
      </w:pPr>
    </w:p>
    <w:p w14:paraId="379C70E5" w14:textId="238D6B40" w:rsidR="00AB4B97" w:rsidRDefault="00AB4B97" w:rsidP="00641990">
      <w:pPr>
        <w:spacing w:line="480" w:lineRule="auto"/>
        <w:jc w:val="both"/>
        <w:rPr>
          <w:sz w:val="22"/>
          <w:szCs w:val="22"/>
        </w:rPr>
      </w:pPr>
    </w:p>
    <w:p w14:paraId="03584933" w14:textId="77777777" w:rsidR="00A04EA4" w:rsidRPr="00DE728D" w:rsidRDefault="00A04EA4"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lastRenderedPageBreak/>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16" w:name="_Toc88648202"/>
      <w:r w:rsidRPr="00DE728D">
        <w:rPr>
          <w:sz w:val="22"/>
          <w:szCs w:val="22"/>
        </w:rPr>
        <w:t>Modelling steering response metrics</w:t>
      </w:r>
      <w:bookmarkEnd w:id="16"/>
    </w:p>
    <w:p w14:paraId="116E5FFF" w14:textId="51634536"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responses were not always required. Analysis was, therefore, carried out on 3 radius conditions (1000 m, 1500 m, and 2000 m) and 3 starting position conditions (0 m, 4 m, and 8 m). Models were fitted using the </w:t>
      </w:r>
      <w:r w:rsidRPr="00DE728D">
        <w:rPr>
          <w:i/>
          <w:sz w:val="22"/>
          <w:szCs w:val="22"/>
        </w:rPr>
        <w:t>lmer()</w:t>
      </w:r>
      <w:r w:rsidRPr="00DE728D">
        <w:rPr>
          <w:sz w:val="22"/>
          <w:szCs w:val="22"/>
        </w:rPr>
        <w:t xml:space="preserve"> and </w:t>
      </w:r>
      <w:r w:rsidRPr="00DE728D">
        <w:rPr>
          <w:i/>
          <w:sz w:val="22"/>
          <w:szCs w:val="22"/>
        </w:rPr>
        <w:t>glmer()</w:t>
      </w:r>
      <w:r w:rsidRPr="00DE728D">
        <w:rPr>
          <w:sz w:val="22"/>
          <w:szCs w:val="22"/>
        </w:rPr>
        <w:t xml:space="preserve"> functions from </w:t>
      </w:r>
      <w:r w:rsidRPr="00DE728D">
        <w:rPr>
          <w:i/>
          <w:sz w:val="22"/>
          <w:szCs w:val="22"/>
        </w:rPr>
        <w:t>lmerTest</w:t>
      </w:r>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nAGQ argument within the </w:t>
      </w:r>
      <w:r w:rsidRPr="00DE728D">
        <w:rPr>
          <w:i/>
          <w:sz w:val="22"/>
          <w:szCs w:val="22"/>
        </w:rPr>
        <w:t>glmer()</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xml:space="preserve">), and a coefficient representing the interaction between radius and starting </w:t>
      </w:r>
      <w:r w:rsidRPr="00DE728D">
        <w:rPr>
          <w:rFonts w:eastAsiaTheme="minorEastAsia"/>
          <w:sz w:val="22"/>
          <w:szCs w:val="22"/>
        </w:rPr>
        <w:lastRenderedPageBreak/>
        <w:t>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hereas radii ranged from 1000-2000 m. This situation can cause numerical instability during model fitting which can lead to convergence issues. To solve this problem the predictor variable levels were standardised. The </w:t>
      </w:r>
      <w:r w:rsidRPr="00DE728D">
        <w:rPr>
          <w:rFonts w:eastAsiaTheme="minorEastAsia"/>
          <w:i/>
          <w:sz w:val="22"/>
          <w:szCs w:val="22"/>
        </w:rPr>
        <w:t>scale()</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Therefore, an improved estimation of the mean of the response could be generated. The most parsimonious models for each metric were selected by comparing AIC values. When the maximal random effects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Singmann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Singmann &amp; Kellen, 2019)</w:t>
      </w:r>
      <w:r w:rsidRPr="00DE728D">
        <w:rPr>
          <w:sz w:val="22"/>
          <w:szCs w:val="22"/>
          <w:shd w:val="clear" w:color="auto" w:fill="FFFFFF"/>
        </w:rPr>
        <w:t xml:space="preserve">. </w:t>
      </w:r>
      <w:commentRangeStart w:id="17"/>
      <w:r w:rsidRPr="00A04EA4">
        <w:rPr>
          <w:sz w:val="22"/>
          <w:szCs w:val="22"/>
          <w:shd w:val="clear" w:color="auto" w:fill="FFFFFF"/>
        </w:rPr>
        <w:t>The distributional model equations and AIC values for each metric are provided in the supplemental material.</w:t>
      </w:r>
      <w:r w:rsidRPr="00DE728D">
        <w:rPr>
          <w:sz w:val="22"/>
          <w:szCs w:val="22"/>
          <w:shd w:val="clear" w:color="auto" w:fill="FFFFFF"/>
        </w:rPr>
        <w:t xml:space="preserve"> </w:t>
      </w:r>
      <w:commentRangeEnd w:id="17"/>
      <w:r w:rsidR="00BE300E">
        <w:rPr>
          <w:rStyle w:val="CommentReference"/>
        </w:rPr>
        <w:commentReference w:id="17"/>
      </w:r>
    </w:p>
    <w:p w14:paraId="270C847C" w14:textId="77777777" w:rsidR="00641990" w:rsidRPr="00DE728D" w:rsidRDefault="00641990" w:rsidP="00641990">
      <w:pPr>
        <w:pStyle w:val="Heading2"/>
        <w:spacing w:line="480" w:lineRule="auto"/>
        <w:jc w:val="both"/>
        <w:rPr>
          <w:sz w:val="22"/>
          <w:szCs w:val="22"/>
        </w:rPr>
      </w:pPr>
      <w:bookmarkStart w:id="18" w:name="_Toc88648206"/>
      <w:r w:rsidRPr="00DE728D">
        <w:rPr>
          <w:sz w:val="22"/>
          <w:szCs w:val="22"/>
        </w:rPr>
        <w:lastRenderedPageBreak/>
        <w:t>Results</w:t>
      </w:r>
      <w:bookmarkEnd w:id="18"/>
    </w:p>
    <w:p w14:paraId="57555D3A" w14:textId="1033A390" w:rsidR="00645195" w:rsidRDefault="00641990" w:rsidP="00641990">
      <w:pPr>
        <w:spacing w:line="480" w:lineRule="auto"/>
        <w:jc w:val="both"/>
        <w:rPr>
          <w:sz w:val="22"/>
          <w:szCs w:val="22"/>
        </w:rPr>
      </w:pPr>
      <w:r w:rsidRPr="00DE728D">
        <w:rPr>
          <w:sz w:val="22"/>
          <w:szCs w:val="22"/>
        </w:rPr>
        <w:t xml:space="preserve">A bird’s-eye view of the average trajectories were inspected to reveal how participants performed across conditions on average (see Figure </w:t>
      </w:r>
      <w:r w:rsidR="00A04EA4">
        <w:rPr>
          <w:sz w:val="22"/>
          <w:szCs w:val="22"/>
        </w:rPr>
        <w:t>9</w:t>
      </w:r>
      <w:r w:rsidRPr="00DE728D">
        <w:rPr>
          <w:sz w:val="22"/>
          <w:szCs w:val="22"/>
        </w:rPr>
        <w:t xml:space="preserve">). The solid points denote the average position when participants first initiated steering and the thick solid black curved line represents the road-line that was presented during the trial. Overall it appears that drivers responded at a further lateral distance from the road-line as the curvature increased. However, because of the starting position manipulation, it is hard to determine from the trajectories whether there are between-level differences in where drivers responded. In order to examine this further, the parameters from the models were investigated. </w:t>
      </w:r>
      <w:bookmarkStart w:id="19" w:name="_Ref83134192"/>
      <w:bookmarkEnd w:id="19"/>
    </w:p>
    <w:p w14:paraId="4207F426" w14:textId="462E2D9F" w:rsidR="005B7D38" w:rsidRDefault="005B7D38" w:rsidP="00641990">
      <w:pPr>
        <w:spacing w:line="480" w:lineRule="auto"/>
        <w:jc w:val="both"/>
        <w:rPr>
          <w:sz w:val="22"/>
          <w:szCs w:val="22"/>
        </w:rPr>
      </w:pPr>
    </w:p>
    <w:p w14:paraId="7499021A" w14:textId="2816872F" w:rsidR="005B7D38" w:rsidRDefault="005B7D38" w:rsidP="00641990">
      <w:pPr>
        <w:spacing w:line="480" w:lineRule="auto"/>
        <w:jc w:val="both"/>
        <w:rPr>
          <w:sz w:val="22"/>
          <w:szCs w:val="22"/>
        </w:rPr>
      </w:pPr>
    </w:p>
    <w:p w14:paraId="034CCE93" w14:textId="7C5367F0" w:rsidR="005B7D38" w:rsidRDefault="005B7D38" w:rsidP="00641990">
      <w:pPr>
        <w:spacing w:line="480" w:lineRule="auto"/>
        <w:jc w:val="both"/>
        <w:rPr>
          <w:sz w:val="22"/>
          <w:szCs w:val="22"/>
        </w:rPr>
      </w:pPr>
    </w:p>
    <w:p w14:paraId="26C76BD5" w14:textId="4B8097C8" w:rsidR="005B7D38" w:rsidRDefault="005B7D38" w:rsidP="00641990">
      <w:pPr>
        <w:spacing w:line="480" w:lineRule="auto"/>
        <w:jc w:val="both"/>
        <w:rPr>
          <w:sz w:val="22"/>
          <w:szCs w:val="22"/>
        </w:rPr>
      </w:pPr>
    </w:p>
    <w:p w14:paraId="1F4B9F7C" w14:textId="33322AFE" w:rsidR="005B7D38" w:rsidRDefault="005B7D38" w:rsidP="00641990">
      <w:pPr>
        <w:spacing w:line="480" w:lineRule="auto"/>
        <w:jc w:val="both"/>
        <w:rPr>
          <w:sz w:val="22"/>
          <w:szCs w:val="22"/>
        </w:rPr>
      </w:pPr>
    </w:p>
    <w:p w14:paraId="26A82F09" w14:textId="1D21412A" w:rsidR="005B7D38" w:rsidRDefault="005B7D38" w:rsidP="00641990">
      <w:pPr>
        <w:spacing w:line="480" w:lineRule="auto"/>
        <w:jc w:val="both"/>
        <w:rPr>
          <w:sz w:val="22"/>
          <w:szCs w:val="22"/>
        </w:rPr>
      </w:pPr>
    </w:p>
    <w:p w14:paraId="1FCDBA62" w14:textId="3273F813" w:rsidR="005B7D38" w:rsidRDefault="005B7D38" w:rsidP="00641990">
      <w:pPr>
        <w:spacing w:line="480" w:lineRule="auto"/>
        <w:jc w:val="both"/>
        <w:rPr>
          <w:sz w:val="22"/>
          <w:szCs w:val="22"/>
        </w:rPr>
      </w:pPr>
    </w:p>
    <w:p w14:paraId="2600CCC4" w14:textId="07BC4935" w:rsidR="005B7D38" w:rsidRDefault="005B7D38" w:rsidP="00641990">
      <w:pPr>
        <w:spacing w:line="480" w:lineRule="auto"/>
        <w:jc w:val="both"/>
        <w:rPr>
          <w:sz w:val="22"/>
          <w:szCs w:val="22"/>
        </w:rPr>
      </w:pPr>
    </w:p>
    <w:p w14:paraId="5D512D1A" w14:textId="0E3C16CA" w:rsidR="005B7D38" w:rsidRDefault="005B7D38" w:rsidP="00641990">
      <w:pPr>
        <w:spacing w:line="480" w:lineRule="auto"/>
        <w:jc w:val="both"/>
        <w:rPr>
          <w:sz w:val="22"/>
          <w:szCs w:val="22"/>
        </w:rPr>
      </w:pPr>
    </w:p>
    <w:p w14:paraId="3242FCC7" w14:textId="4EE83D60" w:rsidR="005B7D38" w:rsidRDefault="005B7D38" w:rsidP="00641990">
      <w:pPr>
        <w:spacing w:line="480" w:lineRule="auto"/>
        <w:jc w:val="both"/>
        <w:rPr>
          <w:sz w:val="22"/>
          <w:szCs w:val="22"/>
        </w:rPr>
      </w:pPr>
    </w:p>
    <w:p w14:paraId="3E8778F9" w14:textId="6E38ADEA" w:rsidR="005B7D38" w:rsidRDefault="005B7D38" w:rsidP="00641990">
      <w:pPr>
        <w:spacing w:line="480" w:lineRule="auto"/>
        <w:jc w:val="both"/>
        <w:rPr>
          <w:sz w:val="22"/>
          <w:szCs w:val="22"/>
        </w:rPr>
      </w:pPr>
    </w:p>
    <w:p w14:paraId="0F74D276" w14:textId="0FBAB470" w:rsidR="005B7D38" w:rsidRDefault="005B7D38" w:rsidP="00641990">
      <w:pPr>
        <w:spacing w:line="480" w:lineRule="auto"/>
        <w:jc w:val="both"/>
        <w:rPr>
          <w:sz w:val="22"/>
          <w:szCs w:val="22"/>
        </w:rPr>
      </w:pPr>
    </w:p>
    <w:p w14:paraId="5CF88670" w14:textId="77777777" w:rsidR="005B7D38" w:rsidRDefault="005B7D38" w:rsidP="00641990">
      <w:pPr>
        <w:spacing w:line="480" w:lineRule="auto"/>
        <w:jc w:val="both"/>
        <w:rPr>
          <w:sz w:val="22"/>
          <w:szCs w:val="22"/>
        </w:rPr>
      </w:pPr>
      <w:r>
        <w:rPr>
          <w:noProof/>
        </w:rPr>
        <w:lastRenderedPageBreak/>
        <w:drawing>
          <wp:anchor distT="0" distB="0" distL="114300" distR="114300" simplePos="0" relativeHeight="251685888" behindDoc="1" locked="0" layoutInCell="1" allowOverlap="1" wp14:anchorId="08241257" wp14:editId="23DFFDCA">
            <wp:simplePos x="0" y="0"/>
            <wp:positionH relativeFrom="margin">
              <wp:align>center</wp:align>
            </wp:positionH>
            <wp:positionV relativeFrom="paragraph">
              <wp:posOffset>175846</wp:posOffset>
            </wp:positionV>
            <wp:extent cx="5401945" cy="3601085"/>
            <wp:effectExtent l="0" t="0" r="8255" b="0"/>
            <wp:wrapTight wrapText="bothSides">
              <wp:wrapPolygon edited="0">
                <wp:start x="0" y="0"/>
                <wp:lineTo x="0" y="21482"/>
                <wp:lineTo x="21557" y="21482"/>
                <wp:lineTo x="2155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945" cy="36010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0" w:name="_Toc88648052"/>
    </w:p>
    <w:p w14:paraId="363E9A47" w14:textId="29DE28C5" w:rsidR="00641990" w:rsidRPr="00DE728D" w:rsidRDefault="00641990" w:rsidP="00641990">
      <w:pPr>
        <w:spacing w:line="480" w:lineRule="auto"/>
        <w:jc w:val="both"/>
        <w:rPr>
          <w:sz w:val="22"/>
          <w:szCs w:val="22"/>
        </w:rPr>
      </w:pPr>
      <w:r w:rsidRPr="00DE728D">
        <w:rPr>
          <w:i/>
          <w:sz w:val="22"/>
          <w:szCs w:val="22"/>
        </w:rPr>
        <w:t xml:space="preserve">Figure </w:t>
      </w:r>
      <w:r w:rsidR="00A04EA4">
        <w:rPr>
          <w:i/>
          <w:sz w:val="22"/>
          <w:szCs w:val="22"/>
        </w:rPr>
        <w:t>9</w:t>
      </w:r>
      <w:r w:rsidRPr="00DE728D">
        <w:rPr>
          <w:i/>
          <w:sz w:val="22"/>
          <w:szCs w:val="22"/>
        </w:rPr>
        <w:t>: Bird’s-eye view of average participant trajectories for each radius and starting position condition.</w:t>
      </w:r>
      <w:bookmarkEnd w:id="20"/>
      <w:r w:rsidRPr="00DE728D">
        <w:rPr>
          <w:i/>
          <w:sz w:val="22"/>
          <w:szCs w:val="22"/>
        </w:rPr>
        <w:t xml:space="preserve"> The bold black curved line represents the road-line presented to the driver. The thin solid/dashed/dotted lines represent average trajectories for each condition, and the circles denote the average position at which drivers began to steer. The circle fill shade represent the </w:t>
      </w:r>
      <w:r w:rsidR="00395224">
        <w:rPr>
          <w:i/>
          <w:sz w:val="22"/>
          <w:szCs w:val="22"/>
        </w:rPr>
        <w:t xml:space="preserve">location of the first steering response for </w:t>
      </w:r>
      <w:r w:rsidRPr="00DE728D">
        <w:rPr>
          <w:i/>
          <w:sz w:val="22"/>
          <w:szCs w:val="22"/>
        </w:rPr>
        <w:t>0 m (black), 4 m, (white), and 8 m (grey) conditions.</w:t>
      </w:r>
      <w:r w:rsidR="00395224">
        <w:rPr>
          <w:i/>
          <w:sz w:val="22"/>
          <w:szCs w:val="22"/>
        </w:rPr>
        <w:t xml:space="preserve"> The arrows </w:t>
      </w:r>
      <w:r w:rsidR="005B7D38">
        <w:rPr>
          <w:i/>
          <w:sz w:val="22"/>
          <w:szCs w:val="22"/>
        </w:rPr>
        <w:t xml:space="preserve">indicate the starting position of each </w:t>
      </w:r>
      <w:r w:rsidR="00395224">
        <w:rPr>
          <w:i/>
          <w:sz w:val="22"/>
          <w:szCs w:val="22"/>
        </w:rPr>
        <w:t xml:space="preserve">respective starting position conditions. </w:t>
      </w:r>
    </w:p>
    <w:p w14:paraId="1AB15DF4" w14:textId="77777777" w:rsidR="00641990" w:rsidRPr="00DE728D" w:rsidRDefault="00641990" w:rsidP="00641990">
      <w:pPr>
        <w:pStyle w:val="Heading3"/>
        <w:spacing w:line="480" w:lineRule="auto"/>
        <w:jc w:val="both"/>
        <w:rPr>
          <w:sz w:val="22"/>
          <w:szCs w:val="22"/>
        </w:rPr>
      </w:pPr>
      <w:bookmarkStart w:id="21" w:name="_Toc88648207"/>
      <w:r w:rsidRPr="00DE728D">
        <w:rPr>
          <w:sz w:val="22"/>
          <w:szCs w:val="22"/>
        </w:rPr>
        <w:t>Reaction times</w:t>
      </w:r>
      <w:bookmarkEnd w:id="21"/>
    </w:p>
    <w:p w14:paraId="7DD0E4E3" w14:textId="7B48847B" w:rsidR="00641990"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8F542C">
        <w:rPr>
          <w:sz w:val="22"/>
          <w:szCs w:val="22"/>
        </w:rPr>
        <w:t>1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nipulation; reaction times increase by a larger magnitude as radii become larger. This effect is not as prominent for </w:t>
      </w:r>
      <w:r w:rsidRPr="00DE728D">
        <w:rPr>
          <w:sz w:val="22"/>
          <w:szCs w:val="22"/>
        </w:rPr>
        <w:lastRenderedPageBreak/>
        <w:t xml:space="preserve">conditions containing the 0 m starting position manipulation (see Figure </w:t>
      </w:r>
      <w:r w:rsidR="008F542C">
        <w:rPr>
          <w:sz w:val="22"/>
          <w:szCs w:val="22"/>
        </w:rPr>
        <w:t>10</w:t>
      </w:r>
      <w:r w:rsidRPr="00DE728D">
        <w:rPr>
          <w:sz w:val="22"/>
          <w:szCs w:val="22"/>
        </w:rPr>
        <w:t>C). Under the Accumulator framework, it was expected that the slope of the dependency on radius would increase with decreasing starting positions</w:t>
      </w:r>
      <w:r w:rsidR="00DD1CE8">
        <w:rPr>
          <w:sz w:val="22"/>
          <w:szCs w:val="22"/>
        </w:rPr>
        <w:t xml:space="preserve">. </w:t>
      </w:r>
      <w:r w:rsidRPr="00DE728D">
        <w:rPr>
          <w:sz w:val="22"/>
          <w:szCs w:val="22"/>
        </w:rPr>
        <w:t xml:space="preserve">However, t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Hence, the current data could be taken to provide some support for the Accumulator framework. </w:t>
      </w:r>
    </w:p>
    <w:p w14:paraId="290A90B8" w14:textId="6F724FC0" w:rsidR="008E44EC" w:rsidRPr="00DE728D" w:rsidRDefault="008E44EC" w:rsidP="00641990">
      <w:pPr>
        <w:spacing w:line="480" w:lineRule="auto"/>
        <w:jc w:val="both"/>
        <w:rPr>
          <w:sz w:val="22"/>
          <w:szCs w:val="22"/>
        </w:rPr>
      </w:pPr>
      <w:r>
        <w:rPr>
          <w:noProof/>
        </w:rPr>
        <w:drawing>
          <wp:anchor distT="0" distB="0" distL="114300" distR="114300" simplePos="0" relativeHeight="251692032" behindDoc="1" locked="0" layoutInCell="1" allowOverlap="1" wp14:anchorId="7816BFA4" wp14:editId="31E21DF7">
            <wp:simplePos x="0" y="0"/>
            <wp:positionH relativeFrom="margin">
              <wp:align>center</wp:align>
            </wp:positionH>
            <wp:positionV relativeFrom="paragraph">
              <wp:posOffset>181610</wp:posOffset>
            </wp:positionV>
            <wp:extent cx="5401945" cy="2518410"/>
            <wp:effectExtent l="0" t="0" r="8255" b="0"/>
            <wp:wrapTight wrapText="bothSides">
              <wp:wrapPolygon edited="0">
                <wp:start x="0" y="0"/>
                <wp:lineTo x="0" y="21404"/>
                <wp:lineTo x="21557" y="21404"/>
                <wp:lineTo x="21557" y="0"/>
                <wp:lineTo x="0" y="0"/>
              </wp:wrapPolygon>
            </wp:wrapTight>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E9CCAE" w14:textId="232163AD" w:rsidR="00641990" w:rsidRPr="00DE728D" w:rsidRDefault="00641990" w:rsidP="00641990">
      <w:pPr>
        <w:spacing w:line="480" w:lineRule="auto"/>
        <w:jc w:val="both"/>
        <w:rPr>
          <w:i/>
          <w:sz w:val="22"/>
          <w:szCs w:val="22"/>
        </w:rPr>
      </w:pPr>
      <w:r w:rsidRPr="00DE728D">
        <w:rPr>
          <w:i/>
          <w:sz w:val="22"/>
          <w:szCs w:val="22"/>
        </w:rPr>
        <w:t xml:space="preserve">Figure </w:t>
      </w:r>
      <w:r w:rsidR="00A63E32">
        <w:rPr>
          <w:i/>
          <w:sz w:val="22"/>
          <w:szCs w:val="22"/>
        </w:rPr>
        <w:t>10</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6810B477" w14:textId="77777777" w:rsidR="00641990" w:rsidRPr="00DE728D" w:rsidRDefault="00641990" w:rsidP="00641990">
      <w:pPr>
        <w:spacing w:line="480" w:lineRule="auto"/>
        <w:jc w:val="both"/>
        <w:rPr>
          <w:i/>
          <w:sz w:val="22"/>
          <w:szCs w:val="22"/>
        </w:rPr>
      </w:pPr>
    </w:p>
    <w:p w14:paraId="05C464E5" w14:textId="7C25296D" w:rsidR="00641990" w:rsidRDefault="00641990" w:rsidP="00641990">
      <w:pPr>
        <w:spacing w:line="480" w:lineRule="auto"/>
        <w:jc w:val="both"/>
        <w:rPr>
          <w:i/>
          <w:sz w:val="22"/>
          <w:szCs w:val="22"/>
        </w:rPr>
      </w:pPr>
    </w:p>
    <w:p w14:paraId="38B3413F" w14:textId="77777777" w:rsidR="002715FD" w:rsidRPr="00DE728D" w:rsidRDefault="002715FD"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22" w:name="_Toc88647980"/>
      <w:r w:rsidRPr="00DE728D">
        <w:rPr>
          <w:i/>
          <w:sz w:val="22"/>
          <w:szCs w:val="22"/>
        </w:rPr>
        <w:lastRenderedPageBreak/>
        <w:t xml:space="preserve">Table </w:t>
      </w:r>
      <w:r w:rsidR="007B24D8" w:rsidRPr="00DE728D">
        <w:rPr>
          <w:i/>
          <w:sz w:val="22"/>
          <w:szCs w:val="22"/>
        </w:rPr>
        <w:t>2</w:t>
      </w:r>
      <w:r w:rsidRPr="00DE728D">
        <w:rPr>
          <w:i/>
          <w:sz w:val="22"/>
          <w:szCs w:val="22"/>
        </w:rPr>
        <w:t>: Fixed effect parameter estimates and standard errors from reaction time model</w:t>
      </w:r>
      <w:bookmarkEnd w:id="22"/>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477ABA">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477ABA">
            <w:pPr>
              <w:jc w:val="center"/>
              <w:rPr>
                <w:sz w:val="22"/>
                <w:szCs w:val="22"/>
              </w:rPr>
            </w:pPr>
            <w:r w:rsidRPr="00DE728D">
              <w:rPr>
                <w:b/>
                <w:bCs/>
                <w:sz w:val="22"/>
                <w:szCs w:val="22"/>
              </w:rPr>
              <w:t>Fixed effects</w:t>
            </w:r>
          </w:p>
        </w:tc>
      </w:tr>
      <w:tr w:rsidR="00641990" w:rsidRPr="00DE728D" w14:paraId="4C0BD0E3" w14:textId="77777777" w:rsidTr="00477ABA">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477ABA">
            <w:pPr>
              <w:spacing w:after="0" w:line="240" w:lineRule="auto"/>
              <w:jc w:val="center"/>
              <w:rPr>
                <w:sz w:val="22"/>
                <w:szCs w:val="22"/>
              </w:rPr>
            </w:pPr>
          </w:p>
        </w:tc>
      </w:tr>
      <w:tr w:rsidR="00641990" w:rsidRPr="00DE728D" w14:paraId="3CEE26D6" w14:textId="77777777" w:rsidTr="00477ABA">
        <w:trPr>
          <w:tblCellSpacing w:w="15" w:type="dxa"/>
          <w:jc w:val="center"/>
        </w:trPr>
        <w:tc>
          <w:tcPr>
            <w:tcW w:w="0" w:type="auto"/>
            <w:vAlign w:val="center"/>
            <w:hideMark/>
          </w:tcPr>
          <w:p w14:paraId="7C59708C" w14:textId="77777777" w:rsidR="00641990" w:rsidRPr="00DE728D" w:rsidRDefault="00641990" w:rsidP="00477ABA">
            <w:pPr>
              <w:spacing w:after="0" w:line="240" w:lineRule="auto"/>
              <w:jc w:val="center"/>
              <w:rPr>
                <w:sz w:val="22"/>
                <w:szCs w:val="22"/>
              </w:rPr>
            </w:pPr>
          </w:p>
        </w:tc>
        <w:tc>
          <w:tcPr>
            <w:tcW w:w="0" w:type="auto"/>
            <w:vAlign w:val="center"/>
            <w:hideMark/>
          </w:tcPr>
          <w:p w14:paraId="0E3FB422"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477ABA">
        <w:trPr>
          <w:tblCellSpacing w:w="15" w:type="dxa"/>
          <w:jc w:val="center"/>
        </w:trPr>
        <w:tc>
          <w:tcPr>
            <w:tcW w:w="0" w:type="auto"/>
            <w:vAlign w:val="center"/>
            <w:hideMark/>
          </w:tcPr>
          <w:p w14:paraId="1754B93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477ABA">
            <w:pPr>
              <w:spacing w:after="0" w:line="240" w:lineRule="auto"/>
              <w:jc w:val="center"/>
              <w:rPr>
                <w:sz w:val="22"/>
                <w:szCs w:val="22"/>
              </w:rPr>
            </w:pPr>
          </w:p>
        </w:tc>
      </w:tr>
      <w:tr w:rsidR="00641990" w:rsidRPr="00DE728D" w14:paraId="3D5EC149" w14:textId="77777777" w:rsidTr="00477ABA">
        <w:trPr>
          <w:tblCellSpacing w:w="15" w:type="dxa"/>
          <w:jc w:val="center"/>
        </w:trPr>
        <w:tc>
          <w:tcPr>
            <w:tcW w:w="0" w:type="auto"/>
            <w:vAlign w:val="center"/>
            <w:hideMark/>
          </w:tcPr>
          <w:p w14:paraId="5D22B27F" w14:textId="77777777" w:rsidR="00641990" w:rsidRPr="00DE728D" w:rsidRDefault="00641990" w:rsidP="00477ABA">
            <w:pPr>
              <w:spacing w:after="0" w:line="240" w:lineRule="auto"/>
              <w:jc w:val="center"/>
              <w:rPr>
                <w:sz w:val="22"/>
                <w:szCs w:val="22"/>
              </w:rPr>
            </w:pPr>
          </w:p>
        </w:tc>
        <w:tc>
          <w:tcPr>
            <w:tcW w:w="0" w:type="auto"/>
            <w:vAlign w:val="center"/>
            <w:hideMark/>
          </w:tcPr>
          <w:p w14:paraId="17268F93" w14:textId="77777777" w:rsidR="00641990" w:rsidRPr="00DE728D" w:rsidRDefault="00641990" w:rsidP="00477ABA">
            <w:pPr>
              <w:spacing w:after="0" w:line="240" w:lineRule="auto"/>
              <w:jc w:val="center"/>
              <w:rPr>
                <w:sz w:val="22"/>
                <w:szCs w:val="22"/>
              </w:rPr>
            </w:pPr>
            <w:r w:rsidRPr="00DE728D">
              <w:rPr>
                <w:sz w:val="22"/>
                <w:szCs w:val="22"/>
              </w:rPr>
              <w:t>Reaction time</w:t>
            </w:r>
          </w:p>
        </w:tc>
      </w:tr>
      <w:tr w:rsidR="00641990" w:rsidRPr="00DE728D" w14:paraId="1CA65138" w14:textId="77777777" w:rsidTr="00477ABA">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477ABA">
            <w:pPr>
              <w:spacing w:after="0" w:line="240" w:lineRule="auto"/>
              <w:jc w:val="center"/>
              <w:rPr>
                <w:sz w:val="22"/>
                <w:szCs w:val="22"/>
              </w:rPr>
            </w:pPr>
          </w:p>
        </w:tc>
      </w:tr>
      <w:tr w:rsidR="00641990" w:rsidRPr="00DE728D" w14:paraId="4517DB13" w14:textId="77777777" w:rsidTr="00477ABA">
        <w:trPr>
          <w:tblCellSpacing w:w="15" w:type="dxa"/>
          <w:jc w:val="center"/>
        </w:trPr>
        <w:tc>
          <w:tcPr>
            <w:tcW w:w="0" w:type="auto"/>
            <w:vAlign w:val="center"/>
            <w:hideMark/>
          </w:tcPr>
          <w:p w14:paraId="33868D83" w14:textId="77777777" w:rsidR="00641990" w:rsidRPr="00DE728D" w:rsidRDefault="001A2BD4"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477ABA">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477ABA">
        <w:trPr>
          <w:tblCellSpacing w:w="15" w:type="dxa"/>
          <w:jc w:val="center"/>
        </w:trPr>
        <w:tc>
          <w:tcPr>
            <w:tcW w:w="0" w:type="auto"/>
            <w:vAlign w:val="center"/>
            <w:hideMark/>
          </w:tcPr>
          <w:p w14:paraId="3F3C3B39" w14:textId="77777777" w:rsidR="00641990" w:rsidRPr="00DE728D" w:rsidRDefault="001A2BD4"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477ABA">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477ABA">
        <w:trPr>
          <w:tblCellSpacing w:w="15" w:type="dxa"/>
          <w:jc w:val="center"/>
        </w:trPr>
        <w:tc>
          <w:tcPr>
            <w:tcW w:w="0" w:type="auto"/>
            <w:vAlign w:val="center"/>
            <w:hideMark/>
          </w:tcPr>
          <w:p w14:paraId="1E61B2AC" w14:textId="77777777" w:rsidR="00641990" w:rsidRPr="00DE728D" w:rsidRDefault="001A2BD4"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477ABA">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477ABA">
        <w:trPr>
          <w:tblCellSpacing w:w="15" w:type="dxa"/>
          <w:jc w:val="center"/>
        </w:trPr>
        <w:tc>
          <w:tcPr>
            <w:tcW w:w="0" w:type="auto"/>
            <w:vAlign w:val="center"/>
            <w:hideMark/>
          </w:tcPr>
          <w:p w14:paraId="09C8865E" w14:textId="77777777" w:rsidR="00641990" w:rsidRPr="00DE728D" w:rsidRDefault="001A2BD4"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477ABA">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477ABA">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477ABA">
            <w:pPr>
              <w:spacing w:after="0" w:line="240" w:lineRule="auto"/>
              <w:jc w:val="center"/>
              <w:rPr>
                <w:sz w:val="22"/>
                <w:szCs w:val="22"/>
              </w:rPr>
            </w:pPr>
          </w:p>
        </w:tc>
      </w:tr>
      <w:tr w:rsidR="00641990" w:rsidRPr="00DE728D" w14:paraId="6D902953" w14:textId="77777777" w:rsidTr="00477ABA">
        <w:trPr>
          <w:tblCellSpacing w:w="15" w:type="dxa"/>
          <w:jc w:val="center"/>
        </w:trPr>
        <w:tc>
          <w:tcPr>
            <w:tcW w:w="0" w:type="auto"/>
            <w:vAlign w:val="center"/>
            <w:hideMark/>
          </w:tcPr>
          <w:p w14:paraId="1C93ADE2"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477ABA">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477ABA">
        <w:trPr>
          <w:tblCellSpacing w:w="15" w:type="dxa"/>
          <w:jc w:val="center"/>
        </w:trPr>
        <w:tc>
          <w:tcPr>
            <w:tcW w:w="0" w:type="auto"/>
            <w:vAlign w:val="center"/>
            <w:hideMark/>
          </w:tcPr>
          <w:p w14:paraId="4E8E43BF"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477ABA">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477ABA">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477ABA">
            <w:pPr>
              <w:spacing w:after="0" w:line="240" w:lineRule="auto"/>
              <w:jc w:val="center"/>
              <w:rPr>
                <w:sz w:val="22"/>
                <w:szCs w:val="22"/>
              </w:rPr>
            </w:pPr>
          </w:p>
        </w:tc>
      </w:tr>
      <w:tr w:rsidR="00641990" w:rsidRPr="00DE728D" w14:paraId="111085F2" w14:textId="77777777" w:rsidTr="00477ABA">
        <w:trPr>
          <w:tblCellSpacing w:w="15" w:type="dxa"/>
          <w:jc w:val="center"/>
        </w:trPr>
        <w:tc>
          <w:tcPr>
            <w:tcW w:w="0" w:type="auto"/>
            <w:vAlign w:val="center"/>
            <w:hideMark/>
          </w:tcPr>
          <w:p w14:paraId="46CA633D"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23" w:name="_Toc88648208"/>
      <w:r w:rsidRPr="00DE728D">
        <w:rPr>
          <w:sz w:val="22"/>
          <w:szCs w:val="22"/>
        </w:rPr>
        <w:t>Lateral position error</w:t>
      </w:r>
      <w:bookmarkEnd w:id="23"/>
    </w:p>
    <w:p w14:paraId="60EED4F1" w14:textId="6E6189DB" w:rsidR="00641990" w:rsidRPr="00DE728D"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7E6652">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7E6652">
        <w:rPr>
          <w:sz w:val="22"/>
          <w:szCs w:val="22"/>
        </w:rPr>
        <w:t>1</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24" w:name="_Toc88647981"/>
    </w:p>
    <w:p w14:paraId="456C1E4E" w14:textId="6189932C" w:rsidR="00641990" w:rsidRPr="00DE728D" w:rsidRDefault="00CD5957" w:rsidP="00641990">
      <w:pPr>
        <w:spacing w:line="480" w:lineRule="auto"/>
        <w:jc w:val="both"/>
        <w:rPr>
          <w:sz w:val="22"/>
          <w:szCs w:val="22"/>
        </w:rPr>
      </w:pPr>
      <w:r>
        <w:rPr>
          <w:noProof/>
        </w:rPr>
        <w:lastRenderedPageBreak/>
        <w:drawing>
          <wp:anchor distT="0" distB="0" distL="114300" distR="114300" simplePos="0" relativeHeight="251693056" behindDoc="1" locked="0" layoutInCell="1" allowOverlap="1" wp14:anchorId="60CA5D1F" wp14:editId="59F1A908">
            <wp:simplePos x="0" y="0"/>
            <wp:positionH relativeFrom="margin">
              <wp:align>center</wp:align>
            </wp:positionH>
            <wp:positionV relativeFrom="paragraph">
              <wp:posOffset>586</wp:posOffset>
            </wp:positionV>
            <wp:extent cx="5401945" cy="2518410"/>
            <wp:effectExtent l="0" t="0" r="8255" b="0"/>
            <wp:wrapTight wrapText="bothSides">
              <wp:wrapPolygon edited="0">
                <wp:start x="0" y="0"/>
                <wp:lineTo x="0" y="21404"/>
                <wp:lineTo x="21557" y="21404"/>
                <wp:lineTo x="21557"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A7D25" w14:textId="631DFF52" w:rsidR="00DA7C8F" w:rsidRPr="00DE728D" w:rsidRDefault="00641990" w:rsidP="00641990">
      <w:pPr>
        <w:spacing w:line="480" w:lineRule="auto"/>
        <w:jc w:val="both"/>
        <w:rPr>
          <w:i/>
          <w:sz w:val="22"/>
          <w:szCs w:val="22"/>
        </w:rPr>
      </w:pPr>
      <w:r w:rsidRPr="00DE728D">
        <w:rPr>
          <w:i/>
          <w:sz w:val="22"/>
          <w:szCs w:val="22"/>
        </w:rPr>
        <w:t>Figure 1</w:t>
      </w:r>
      <w:r w:rsidR="00454599">
        <w:rPr>
          <w:i/>
          <w:sz w:val="22"/>
          <w:szCs w:val="22"/>
        </w:rPr>
        <w:t>1</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24"/>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477ABA">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75F79ACD" w14:textId="77777777" w:rsidTr="00477ABA">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477ABA">
            <w:pPr>
              <w:spacing w:after="0" w:line="240" w:lineRule="auto"/>
              <w:jc w:val="center"/>
              <w:rPr>
                <w:sz w:val="22"/>
                <w:szCs w:val="22"/>
              </w:rPr>
            </w:pPr>
          </w:p>
        </w:tc>
      </w:tr>
      <w:tr w:rsidR="00641990" w:rsidRPr="00DE728D" w14:paraId="09935C60" w14:textId="77777777" w:rsidTr="00477ABA">
        <w:trPr>
          <w:tblCellSpacing w:w="15" w:type="dxa"/>
          <w:jc w:val="center"/>
        </w:trPr>
        <w:tc>
          <w:tcPr>
            <w:tcW w:w="0" w:type="auto"/>
            <w:vAlign w:val="center"/>
            <w:hideMark/>
          </w:tcPr>
          <w:p w14:paraId="36FAB0E5" w14:textId="77777777" w:rsidR="00641990" w:rsidRPr="00DE728D" w:rsidRDefault="00641990" w:rsidP="00477ABA">
            <w:pPr>
              <w:spacing w:after="0" w:line="240" w:lineRule="auto"/>
              <w:jc w:val="center"/>
              <w:rPr>
                <w:sz w:val="22"/>
                <w:szCs w:val="22"/>
              </w:rPr>
            </w:pPr>
          </w:p>
        </w:tc>
        <w:tc>
          <w:tcPr>
            <w:tcW w:w="0" w:type="auto"/>
            <w:vAlign w:val="center"/>
            <w:hideMark/>
          </w:tcPr>
          <w:p w14:paraId="4A6115EF"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477ABA">
        <w:trPr>
          <w:tblCellSpacing w:w="15" w:type="dxa"/>
          <w:jc w:val="center"/>
        </w:trPr>
        <w:tc>
          <w:tcPr>
            <w:tcW w:w="0" w:type="auto"/>
            <w:vAlign w:val="center"/>
            <w:hideMark/>
          </w:tcPr>
          <w:p w14:paraId="754B8D9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477ABA">
            <w:pPr>
              <w:spacing w:after="0" w:line="240" w:lineRule="auto"/>
              <w:jc w:val="center"/>
              <w:rPr>
                <w:sz w:val="22"/>
                <w:szCs w:val="22"/>
              </w:rPr>
            </w:pPr>
          </w:p>
        </w:tc>
      </w:tr>
      <w:tr w:rsidR="00641990" w:rsidRPr="00DE728D" w14:paraId="355B582F" w14:textId="77777777" w:rsidTr="00477ABA">
        <w:trPr>
          <w:tblCellSpacing w:w="15" w:type="dxa"/>
          <w:jc w:val="center"/>
        </w:trPr>
        <w:tc>
          <w:tcPr>
            <w:tcW w:w="0" w:type="auto"/>
            <w:vAlign w:val="center"/>
            <w:hideMark/>
          </w:tcPr>
          <w:p w14:paraId="356215D9" w14:textId="77777777" w:rsidR="00641990" w:rsidRPr="00DE728D" w:rsidRDefault="00641990" w:rsidP="00477ABA">
            <w:pPr>
              <w:spacing w:after="0" w:line="240" w:lineRule="auto"/>
              <w:jc w:val="center"/>
              <w:rPr>
                <w:sz w:val="22"/>
                <w:szCs w:val="22"/>
              </w:rPr>
            </w:pPr>
          </w:p>
        </w:tc>
        <w:tc>
          <w:tcPr>
            <w:tcW w:w="0" w:type="auto"/>
            <w:vAlign w:val="center"/>
            <w:hideMark/>
          </w:tcPr>
          <w:p w14:paraId="0EED0166" w14:textId="77777777" w:rsidR="00641990" w:rsidRPr="00DE728D" w:rsidRDefault="00641990" w:rsidP="00477ABA">
            <w:pPr>
              <w:spacing w:after="0" w:line="240" w:lineRule="auto"/>
              <w:jc w:val="center"/>
              <w:rPr>
                <w:sz w:val="22"/>
                <w:szCs w:val="22"/>
              </w:rPr>
            </w:pPr>
            <w:r w:rsidRPr="00DE728D">
              <w:rPr>
                <w:sz w:val="22"/>
                <w:szCs w:val="22"/>
              </w:rPr>
              <w:t>Lateral position error</w:t>
            </w:r>
          </w:p>
        </w:tc>
      </w:tr>
      <w:tr w:rsidR="00641990" w:rsidRPr="00DE728D" w14:paraId="5F2BCE9F" w14:textId="77777777" w:rsidTr="00477ABA">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477ABA">
            <w:pPr>
              <w:spacing w:after="0" w:line="240" w:lineRule="auto"/>
              <w:jc w:val="center"/>
              <w:rPr>
                <w:sz w:val="22"/>
                <w:szCs w:val="22"/>
              </w:rPr>
            </w:pPr>
          </w:p>
        </w:tc>
      </w:tr>
      <w:tr w:rsidR="00641990" w:rsidRPr="00DE728D" w14:paraId="23ED0399" w14:textId="77777777" w:rsidTr="00477ABA">
        <w:trPr>
          <w:tblCellSpacing w:w="15" w:type="dxa"/>
          <w:jc w:val="center"/>
        </w:trPr>
        <w:tc>
          <w:tcPr>
            <w:tcW w:w="0" w:type="auto"/>
            <w:vAlign w:val="center"/>
            <w:hideMark/>
          </w:tcPr>
          <w:p w14:paraId="2EA2979C" w14:textId="77777777" w:rsidR="00641990" w:rsidRPr="00DE728D" w:rsidRDefault="001A2BD4"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477ABA">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477ABA">
        <w:trPr>
          <w:tblCellSpacing w:w="15" w:type="dxa"/>
          <w:jc w:val="center"/>
        </w:trPr>
        <w:tc>
          <w:tcPr>
            <w:tcW w:w="0" w:type="auto"/>
            <w:vAlign w:val="center"/>
            <w:hideMark/>
          </w:tcPr>
          <w:p w14:paraId="56AFC3BF" w14:textId="77777777" w:rsidR="00641990" w:rsidRPr="00DE728D" w:rsidRDefault="001A2BD4"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477ABA">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477ABA">
        <w:trPr>
          <w:tblCellSpacing w:w="15" w:type="dxa"/>
          <w:jc w:val="center"/>
        </w:trPr>
        <w:tc>
          <w:tcPr>
            <w:tcW w:w="0" w:type="auto"/>
            <w:vAlign w:val="center"/>
            <w:hideMark/>
          </w:tcPr>
          <w:p w14:paraId="3A456B86" w14:textId="77777777" w:rsidR="00641990" w:rsidRPr="00DE728D" w:rsidRDefault="001A2BD4"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477ABA">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477ABA">
        <w:trPr>
          <w:tblCellSpacing w:w="15" w:type="dxa"/>
          <w:jc w:val="center"/>
        </w:trPr>
        <w:tc>
          <w:tcPr>
            <w:tcW w:w="0" w:type="auto"/>
            <w:vAlign w:val="center"/>
            <w:hideMark/>
          </w:tcPr>
          <w:p w14:paraId="7CF849CD" w14:textId="77777777" w:rsidR="00641990" w:rsidRPr="00DE728D" w:rsidRDefault="001A2BD4"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477ABA">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477ABA">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477ABA">
            <w:pPr>
              <w:spacing w:after="0" w:line="240" w:lineRule="auto"/>
              <w:jc w:val="center"/>
              <w:rPr>
                <w:sz w:val="22"/>
                <w:szCs w:val="22"/>
              </w:rPr>
            </w:pPr>
          </w:p>
        </w:tc>
      </w:tr>
      <w:tr w:rsidR="00641990" w:rsidRPr="00DE728D" w14:paraId="65F8DC92" w14:textId="77777777" w:rsidTr="00477ABA">
        <w:trPr>
          <w:tblCellSpacing w:w="15" w:type="dxa"/>
          <w:jc w:val="center"/>
        </w:trPr>
        <w:tc>
          <w:tcPr>
            <w:tcW w:w="0" w:type="auto"/>
            <w:vAlign w:val="center"/>
            <w:hideMark/>
          </w:tcPr>
          <w:p w14:paraId="217B2817"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477ABA">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477ABA">
        <w:trPr>
          <w:tblCellSpacing w:w="15" w:type="dxa"/>
          <w:jc w:val="center"/>
        </w:trPr>
        <w:tc>
          <w:tcPr>
            <w:tcW w:w="0" w:type="auto"/>
            <w:vAlign w:val="center"/>
            <w:hideMark/>
          </w:tcPr>
          <w:p w14:paraId="1732C693"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477ABA">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477ABA">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477ABA">
            <w:pPr>
              <w:spacing w:after="0" w:line="240" w:lineRule="auto"/>
              <w:jc w:val="center"/>
              <w:rPr>
                <w:sz w:val="22"/>
                <w:szCs w:val="22"/>
              </w:rPr>
            </w:pPr>
          </w:p>
        </w:tc>
      </w:tr>
      <w:tr w:rsidR="00641990" w:rsidRPr="00DE728D" w14:paraId="62FE0755" w14:textId="77777777" w:rsidTr="00477ABA">
        <w:trPr>
          <w:tblCellSpacing w:w="15" w:type="dxa"/>
          <w:jc w:val="center"/>
        </w:trPr>
        <w:tc>
          <w:tcPr>
            <w:tcW w:w="0" w:type="auto"/>
            <w:vAlign w:val="center"/>
            <w:hideMark/>
          </w:tcPr>
          <w:p w14:paraId="38B43CBB"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77777777" w:rsidR="00B84856" w:rsidRPr="00DE728D" w:rsidRDefault="00B84856"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25" w:name="_Toc88648209"/>
      <w:r w:rsidRPr="00DE728D">
        <w:rPr>
          <w:sz w:val="22"/>
          <w:szCs w:val="22"/>
        </w:rPr>
        <w:lastRenderedPageBreak/>
        <w:t>Steering rate</w:t>
      </w:r>
      <w:bookmarkEnd w:id="25"/>
    </w:p>
    <w:p w14:paraId="1587CB9D" w14:textId="69FAC11F" w:rsidR="00641990" w:rsidRPr="00DE728D" w:rsidRDefault="00641990" w:rsidP="00641990">
      <w:pPr>
        <w:spacing w:line="480" w:lineRule="auto"/>
        <w:jc w:val="both"/>
        <w:rPr>
          <w:sz w:val="22"/>
          <w:szCs w:val="22"/>
        </w:rPr>
      </w:pPr>
      <w:r w:rsidRPr="00DE728D">
        <w:rPr>
          <w:sz w:val="22"/>
          <w:szCs w:val="22"/>
        </w:rPr>
        <w:t xml:space="preserve">Table </w:t>
      </w:r>
      <w:r w:rsidR="00281BE7" w:rsidRPr="00DE728D">
        <w:rPr>
          <w:sz w:val="22"/>
          <w:szCs w:val="22"/>
        </w:rPr>
        <w:t>4</w:t>
      </w:r>
      <w:r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EC0903">
        <w:rPr>
          <w:sz w:val="22"/>
          <w:szCs w:val="22"/>
        </w:rPr>
        <w:t>2</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0A91C8E6" w14:textId="4C38FA07" w:rsidR="00641990" w:rsidRPr="00EC0903" w:rsidRDefault="005F52A0" w:rsidP="00641990">
      <w:pPr>
        <w:spacing w:line="480" w:lineRule="auto"/>
        <w:jc w:val="both"/>
        <w:rPr>
          <w:i/>
          <w:sz w:val="22"/>
          <w:szCs w:val="22"/>
        </w:rPr>
      </w:pPr>
      <w:r w:rsidRPr="00DE728D">
        <w:rPr>
          <w:noProof/>
          <w:sz w:val="22"/>
          <w:szCs w:val="22"/>
        </w:rPr>
        <w:drawing>
          <wp:anchor distT="0" distB="0" distL="114300" distR="114300" simplePos="0" relativeHeight="251677696" behindDoc="1" locked="0" layoutInCell="1" allowOverlap="1" wp14:anchorId="2D292BD7" wp14:editId="4900BE24">
            <wp:simplePos x="0" y="0"/>
            <wp:positionH relativeFrom="margin">
              <wp:align>center</wp:align>
            </wp:positionH>
            <wp:positionV relativeFrom="paragraph">
              <wp:posOffset>276</wp:posOffset>
            </wp:positionV>
            <wp:extent cx="5398770" cy="2520315"/>
            <wp:effectExtent l="0" t="0" r="0" b="0"/>
            <wp:wrapTight wrapText="bothSides">
              <wp:wrapPolygon edited="0">
                <wp:start x="0" y="0"/>
                <wp:lineTo x="0" y="21388"/>
                <wp:lineTo x="21493" y="21388"/>
                <wp:lineTo x="2149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i/>
          <w:sz w:val="22"/>
          <w:szCs w:val="22"/>
        </w:rPr>
        <w:t>Figure 1</w:t>
      </w:r>
      <w:r w:rsidR="00EC0903">
        <w:rPr>
          <w:i/>
          <w:sz w:val="22"/>
          <w:szCs w:val="22"/>
        </w:rPr>
        <w:t>2</w:t>
      </w:r>
      <w:r w:rsidR="00641990" w:rsidRPr="00DE728D">
        <w:rPr>
          <w:i/>
          <w:sz w:val="22"/>
          <w:szCs w:val="22"/>
        </w:rPr>
        <w:t>: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Mean steering rates across radii and starting position conditions. Error bars represent 95% confidence intervals.</w:t>
      </w:r>
    </w:p>
    <w:p w14:paraId="15D4C40C" w14:textId="0AA5A328" w:rsidR="00641990" w:rsidRPr="00DE728D" w:rsidRDefault="00641990" w:rsidP="00641990">
      <w:pPr>
        <w:pStyle w:val="Caption"/>
        <w:spacing w:line="480" w:lineRule="auto"/>
        <w:ind w:left="0" w:firstLine="0"/>
        <w:jc w:val="both"/>
        <w:rPr>
          <w:b w:val="0"/>
          <w:i/>
          <w:sz w:val="22"/>
          <w:szCs w:val="22"/>
        </w:rPr>
      </w:pPr>
      <w:bookmarkStart w:id="26" w:name="_Toc88647982"/>
      <w:r w:rsidRPr="00DE728D">
        <w:rPr>
          <w:b w:val="0"/>
          <w:i/>
          <w:sz w:val="22"/>
          <w:szCs w:val="22"/>
        </w:rPr>
        <w:lastRenderedPageBreak/>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26"/>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477ABA">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0B548E6F" w14:textId="77777777" w:rsidTr="00477ABA">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477ABA">
            <w:pPr>
              <w:spacing w:after="0" w:line="240" w:lineRule="auto"/>
              <w:jc w:val="center"/>
              <w:rPr>
                <w:sz w:val="22"/>
                <w:szCs w:val="22"/>
              </w:rPr>
            </w:pPr>
          </w:p>
        </w:tc>
      </w:tr>
      <w:tr w:rsidR="00641990" w:rsidRPr="00DE728D" w14:paraId="7945DC70" w14:textId="77777777" w:rsidTr="00477ABA">
        <w:trPr>
          <w:tblCellSpacing w:w="15" w:type="dxa"/>
          <w:jc w:val="center"/>
        </w:trPr>
        <w:tc>
          <w:tcPr>
            <w:tcW w:w="0" w:type="auto"/>
            <w:vAlign w:val="center"/>
            <w:hideMark/>
          </w:tcPr>
          <w:p w14:paraId="45E8EE1F" w14:textId="77777777" w:rsidR="00641990" w:rsidRPr="00DE728D" w:rsidRDefault="00641990" w:rsidP="00477ABA">
            <w:pPr>
              <w:spacing w:after="0" w:line="240" w:lineRule="auto"/>
              <w:jc w:val="center"/>
              <w:rPr>
                <w:sz w:val="22"/>
                <w:szCs w:val="18"/>
              </w:rPr>
            </w:pPr>
          </w:p>
        </w:tc>
        <w:tc>
          <w:tcPr>
            <w:tcW w:w="0" w:type="auto"/>
            <w:vAlign w:val="center"/>
            <w:hideMark/>
          </w:tcPr>
          <w:p w14:paraId="14040523"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477ABA">
        <w:trPr>
          <w:tblCellSpacing w:w="15" w:type="dxa"/>
          <w:jc w:val="center"/>
        </w:trPr>
        <w:tc>
          <w:tcPr>
            <w:tcW w:w="0" w:type="auto"/>
            <w:vAlign w:val="center"/>
            <w:hideMark/>
          </w:tcPr>
          <w:p w14:paraId="0826B4E5"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477ABA">
            <w:pPr>
              <w:spacing w:after="0" w:line="240" w:lineRule="auto"/>
              <w:jc w:val="center"/>
              <w:rPr>
                <w:sz w:val="22"/>
                <w:szCs w:val="18"/>
              </w:rPr>
            </w:pPr>
          </w:p>
        </w:tc>
      </w:tr>
      <w:tr w:rsidR="00641990" w:rsidRPr="00DE728D" w14:paraId="33A1B374" w14:textId="77777777" w:rsidTr="00477ABA">
        <w:trPr>
          <w:tblCellSpacing w:w="15" w:type="dxa"/>
          <w:jc w:val="center"/>
        </w:trPr>
        <w:tc>
          <w:tcPr>
            <w:tcW w:w="0" w:type="auto"/>
            <w:vAlign w:val="center"/>
            <w:hideMark/>
          </w:tcPr>
          <w:p w14:paraId="72734DF1" w14:textId="77777777" w:rsidR="00641990" w:rsidRPr="00DE728D" w:rsidRDefault="00641990" w:rsidP="00477ABA">
            <w:pPr>
              <w:spacing w:after="0" w:line="240" w:lineRule="auto"/>
              <w:jc w:val="center"/>
              <w:rPr>
                <w:sz w:val="22"/>
                <w:szCs w:val="18"/>
              </w:rPr>
            </w:pPr>
          </w:p>
        </w:tc>
        <w:tc>
          <w:tcPr>
            <w:tcW w:w="0" w:type="auto"/>
            <w:vAlign w:val="center"/>
            <w:hideMark/>
          </w:tcPr>
          <w:p w14:paraId="4C82090A" w14:textId="77777777" w:rsidR="00641990" w:rsidRPr="00DE728D" w:rsidRDefault="00641990" w:rsidP="00477ABA">
            <w:pPr>
              <w:spacing w:after="0" w:line="240" w:lineRule="auto"/>
              <w:jc w:val="center"/>
              <w:rPr>
                <w:sz w:val="22"/>
                <w:szCs w:val="22"/>
              </w:rPr>
            </w:pPr>
            <w:r w:rsidRPr="00DE728D">
              <w:rPr>
                <w:sz w:val="22"/>
                <w:szCs w:val="22"/>
              </w:rPr>
              <w:t>Steering rate</w:t>
            </w:r>
          </w:p>
        </w:tc>
      </w:tr>
      <w:tr w:rsidR="00641990" w:rsidRPr="00DE728D" w14:paraId="68042043" w14:textId="77777777" w:rsidTr="00477ABA">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477ABA">
            <w:pPr>
              <w:spacing w:after="0" w:line="240" w:lineRule="auto"/>
              <w:jc w:val="center"/>
              <w:rPr>
                <w:sz w:val="22"/>
                <w:szCs w:val="22"/>
              </w:rPr>
            </w:pPr>
          </w:p>
        </w:tc>
      </w:tr>
      <w:tr w:rsidR="00641990" w:rsidRPr="00DE728D" w14:paraId="7973B4D3" w14:textId="77777777" w:rsidTr="00477ABA">
        <w:trPr>
          <w:tblCellSpacing w:w="15" w:type="dxa"/>
          <w:jc w:val="center"/>
        </w:trPr>
        <w:tc>
          <w:tcPr>
            <w:tcW w:w="0" w:type="auto"/>
            <w:vAlign w:val="center"/>
            <w:hideMark/>
          </w:tcPr>
          <w:p w14:paraId="015694BE" w14:textId="77777777" w:rsidR="00641990" w:rsidRPr="00DE728D" w:rsidRDefault="001A2BD4"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477ABA">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477ABA">
        <w:trPr>
          <w:tblCellSpacing w:w="15" w:type="dxa"/>
          <w:jc w:val="center"/>
        </w:trPr>
        <w:tc>
          <w:tcPr>
            <w:tcW w:w="0" w:type="auto"/>
            <w:vAlign w:val="center"/>
            <w:hideMark/>
          </w:tcPr>
          <w:p w14:paraId="66ED08D9" w14:textId="77777777" w:rsidR="00641990" w:rsidRPr="00DE728D" w:rsidRDefault="001A2BD4"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477ABA">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477ABA">
        <w:trPr>
          <w:tblCellSpacing w:w="15" w:type="dxa"/>
          <w:jc w:val="center"/>
        </w:trPr>
        <w:tc>
          <w:tcPr>
            <w:tcW w:w="0" w:type="auto"/>
            <w:vAlign w:val="center"/>
            <w:hideMark/>
          </w:tcPr>
          <w:p w14:paraId="17A9DBFE" w14:textId="77777777" w:rsidR="00641990" w:rsidRPr="00DE728D" w:rsidRDefault="001A2BD4"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477ABA">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477ABA">
        <w:trPr>
          <w:tblCellSpacing w:w="15" w:type="dxa"/>
          <w:jc w:val="center"/>
        </w:trPr>
        <w:tc>
          <w:tcPr>
            <w:tcW w:w="0" w:type="auto"/>
            <w:vAlign w:val="center"/>
            <w:hideMark/>
          </w:tcPr>
          <w:p w14:paraId="7839F8C8" w14:textId="77777777" w:rsidR="00641990" w:rsidRPr="00DE728D" w:rsidRDefault="001A2BD4"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477ABA">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477ABA">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477ABA">
            <w:pPr>
              <w:spacing w:after="0" w:line="240" w:lineRule="auto"/>
              <w:jc w:val="center"/>
              <w:rPr>
                <w:sz w:val="22"/>
                <w:szCs w:val="22"/>
              </w:rPr>
            </w:pPr>
          </w:p>
        </w:tc>
      </w:tr>
      <w:tr w:rsidR="00641990" w:rsidRPr="00DE728D" w14:paraId="2DF34374" w14:textId="77777777" w:rsidTr="00477ABA">
        <w:trPr>
          <w:tblCellSpacing w:w="15" w:type="dxa"/>
          <w:jc w:val="center"/>
        </w:trPr>
        <w:tc>
          <w:tcPr>
            <w:tcW w:w="0" w:type="auto"/>
            <w:vAlign w:val="center"/>
            <w:hideMark/>
          </w:tcPr>
          <w:p w14:paraId="6323DDB8"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477ABA">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477ABA">
        <w:trPr>
          <w:tblCellSpacing w:w="15" w:type="dxa"/>
          <w:jc w:val="center"/>
        </w:trPr>
        <w:tc>
          <w:tcPr>
            <w:tcW w:w="0" w:type="auto"/>
            <w:vAlign w:val="center"/>
            <w:hideMark/>
          </w:tcPr>
          <w:p w14:paraId="686F86FD"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477ABA">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477ABA">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477ABA">
            <w:pPr>
              <w:spacing w:after="0" w:line="240" w:lineRule="auto"/>
              <w:jc w:val="center"/>
              <w:rPr>
                <w:sz w:val="22"/>
                <w:szCs w:val="22"/>
              </w:rPr>
            </w:pPr>
          </w:p>
        </w:tc>
      </w:tr>
      <w:tr w:rsidR="00641990" w:rsidRPr="00DE728D" w14:paraId="20269D4D" w14:textId="77777777" w:rsidTr="00477ABA">
        <w:trPr>
          <w:tblCellSpacing w:w="15" w:type="dxa"/>
          <w:jc w:val="center"/>
        </w:trPr>
        <w:tc>
          <w:tcPr>
            <w:tcW w:w="0" w:type="auto"/>
            <w:vAlign w:val="center"/>
            <w:hideMark/>
          </w:tcPr>
          <w:p w14:paraId="5E478A58"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27" w:name="_Toc88648211"/>
      <w:r w:rsidRPr="00DE728D">
        <w:rPr>
          <w:rFonts w:eastAsiaTheme="minorEastAsia"/>
          <w:sz w:val="22"/>
          <w:szCs w:val="18"/>
        </w:rPr>
        <w:t>Discussion</w:t>
      </w:r>
      <w:bookmarkEnd w:id="27"/>
    </w:p>
    <w:p w14:paraId="4CDB33CD" w14:textId="4849E143" w:rsidR="00641990" w:rsidRDefault="00641990" w:rsidP="00641990">
      <w:pPr>
        <w:spacing w:line="480" w:lineRule="auto"/>
        <w:jc w:val="both"/>
        <w:rPr>
          <w:sz w:val="22"/>
          <w:szCs w:val="18"/>
        </w:rPr>
      </w:pPr>
      <w:r w:rsidRPr="00DE728D">
        <w:rPr>
          <w:sz w:val="22"/>
          <w:szCs w:val="18"/>
        </w:rPr>
        <w:t>The current experiment was the first targeted investigation into whether the Accumulator framework would capture steering behaviours in relation 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i.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before initiating 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they were presented with. These findings provide strong evidence that participants were accumulating perceptual information over time rather than utilising time-independent fixed thresholds. </w:t>
      </w:r>
    </w:p>
    <w:p w14:paraId="77E40953" w14:textId="6BC486B2" w:rsidR="006764F9" w:rsidRPr="0094571A" w:rsidRDefault="003D1B09" w:rsidP="006764F9">
      <w:pPr>
        <w:spacing w:before="200" w:after="0" w:line="480" w:lineRule="auto"/>
        <w:jc w:val="both"/>
        <w:rPr>
          <w:iCs/>
          <w:sz w:val="22"/>
        </w:rPr>
      </w:pPr>
      <w:r w:rsidRPr="0091555A">
        <w:rPr>
          <w:iCs/>
          <w:sz w:val="22"/>
        </w:rPr>
        <w:lastRenderedPageBreak/>
        <w:t xml:space="preserve">An interesting perspective to consider </w:t>
      </w:r>
      <w:r w:rsidR="00B07882" w:rsidRPr="0091555A">
        <w:rPr>
          <w:iCs/>
          <w:sz w:val="22"/>
        </w:rPr>
        <w:t xml:space="preserve">from the current findings is </w:t>
      </w:r>
      <w:r w:rsidRPr="0091555A">
        <w:rPr>
          <w:iCs/>
          <w:sz w:val="22"/>
        </w:rPr>
        <w:t>whether the lateral position error results could be explained via a Threshold framework</w:t>
      </w:r>
      <w:r w:rsidR="00B07882" w:rsidRPr="0091555A">
        <w:rPr>
          <w:iCs/>
          <w:sz w:val="22"/>
        </w:rPr>
        <w:t xml:space="preserve"> </w:t>
      </w:r>
      <w:r w:rsidR="00196394" w:rsidRPr="0091555A">
        <w:rPr>
          <w:iCs/>
          <w:sz w:val="22"/>
        </w:rPr>
        <w:t>with the addition of a</w:t>
      </w:r>
      <w:r w:rsidR="00B07882" w:rsidRPr="0091555A">
        <w:rPr>
          <w:iCs/>
          <w:sz w:val="22"/>
        </w:rPr>
        <w:t xml:space="preserve"> </w:t>
      </w:r>
      <w:r w:rsidRPr="0091555A">
        <w:rPr>
          <w:iCs/>
          <w:sz w:val="22"/>
        </w:rPr>
        <w:t xml:space="preserve">motor latency. To investigate this, lateral position errors were calculated for </w:t>
      </w:r>
      <w:r w:rsidR="00172B28" w:rsidRPr="0091555A">
        <w:rPr>
          <w:iCs/>
          <w:sz w:val="22"/>
        </w:rPr>
        <w:t xml:space="preserve">a range of latencies (150-600 ms) </w:t>
      </w:r>
      <w:r w:rsidR="000B7B65" w:rsidRPr="0091555A">
        <w:rPr>
          <w:iCs/>
          <w:sz w:val="22"/>
        </w:rPr>
        <w:t xml:space="preserve">under a Threshold framework </w:t>
      </w:r>
      <w:r w:rsidR="00172B28" w:rsidRPr="0091555A">
        <w:rPr>
          <w:iCs/>
          <w:sz w:val="22"/>
        </w:rPr>
        <w:t>to investigate whether a sufficient latency could generate Accumulator-predicted response</w:t>
      </w:r>
      <w:r w:rsidR="008E0853" w:rsidRPr="0091555A">
        <w:rPr>
          <w:iCs/>
          <w:sz w:val="22"/>
        </w:rPr>
        <w:t xml:space="preserve"> </w:t>
      </w:r>
      <w:r w:rsidR="00172B28" w:rsidRPr="0091555A">
        <w:rPr>
          <w:iCs/>
          <w:sz w:val="22"/>
        </w:rPr>
        <w:t xml:space="preserve">patterns. </w:t>
      </w:r>
      <w:r w:rsidR="001D7AF5" w:rsidRPr="0091555A">
        <w:rPr>
          <w:iCs/>
          <w:sz w:val="22"/>
        </w:rPr>
        <w:t xml:space="preserve">During the </w:t>
      </w:r>
      <w:r w:rsidR="00267542" w:rsidRPr="0091555A">
        <w:rPr>
          <w:iCs/>
          <w:sz w:val="22"/>
        </w:rPr>
        <w:t>latency</w:t>
      </w:r>
      <w:r w:rsidR="001D7AF5" w:rsidRPr="0091555A">
        <w:rPr>
          <w:iCs/>
          <w:sz w:val="22"/>
        </w:rPr>
        <w:t xml:space="preserve">, the </w:t>
      </w:r>
      <w:r w:rsidR="00DD1D19" w:rsidRPr="0091555A">
        <w:rPr>
          <w:iCs/>
          <w:sz w:val="22"/>
        </w:rPr>
        <w:t>observe</w:t>
      </w:r>
      <w:r w:rsidR="00267542" w:rsidRPr="0091555A">
        <w:rPr>
          <w:iCs/>
          <w:sz w:val="22"/>
        </w:rPr>
        <w:t>r</w:t>
      </w:r>
      <w:r w:rsidR="001D7AF5" w:rsidRPr="0091555A">
        <w:rPr>
          <w:iCs/>
          <w:sz w:val="22"/>
        </w:rPr>
        <w:t xml:space="preserve"> </w:t>
      </w:r>
      <w:r w:rsidR="00DD1D19" w:rsidRPr="0091555A">
        <w:rPr>
          <w:iCs/>
          <w:sz w:val="22"/>
        </w:rPr>
        <w:t>w</w:t>
      </w:r>
      <w:r w:rsidR="001D7AF5" w:rsidRPr="0091555A">
        <w:rPr>
          <w:iCs/>
          <w:sz w:val="22"/>
        </w:rPr>
        <w:t xml:space="preserve">ould continue to travel </w:t>
      </w:r>
      <w:r w:rsidR="00DF484E" w:rsidRPr="0091555A">
        <w:rPr>
          <w:iCs/>
          <w:sz w:val="22"/>
        </w:rPr>
        <w:t>linearly</w:t>
      </w:r>
      <w:r w:rsidRPr="0091555A">
        <w:rPr>
          <w:iCs/>
          <w:sz w:val="22"/>
        </w:rPr>
        <w:t xml:space="preserve"> relative to the curved road-lines for each </w:t>
      </w:r>
      <w:r w:rsidR="006354F6" w:rsidRPr="0091555A">
        <w:rPr>
          <w:iCs/>
          <w:sz w:val="22"/>
        </w:rPr>
        <w:t>radius-</w:t>
      </w:r>
      <w:r w:rsidRPr="0091555A">
        <w:rPr>
          <w:iCs/>
          <w:sz w:val="22"/>
        </w:rPr>
        <w:t>starting position</w:t>
      </w:r>
      <w:r w:rsidR="006354F6" w:rsidRPr="0091555A">
        <w:rPr>
          <w:iCs/>
          <w:sz w:val="22"/>
        </w:rPr>
        <w:t xml:space="preserve"> condition</w:t>
      </w:r>
      <w:r w:rsidRPr="0091555A">
        <w:rPr>
          <w:iCs/>
          <w:sz w:val="22"/>
        </w:rPr>
        <w:t xml:space="preserve">. The resultant lateral position errors can be found in Figure </w:t>
      </w:r>
      <w:r w:rsidR="00201B80" w:rsidRPr="0091555A">
        <w:rPr>
          <w:iCs/>
          <w:sz w:val="22"/>
        </w:rPr>
        <w:t>12</w:t>
      </w:r>
      <w:r w:rsidR="00DD1D19" w:rsidRPr="0091555A">
        <w:rPr>
          <w:iCs/>
          <w:sz w:val="22"/>
        </w:rPr>
        <w:t>.</w:t>
      </w:r>
      <w:r w:rsidR="00095121" w:rsidRPr="0091555A">
        <w:rPr>
          <w:iCs/>
          <w:sz w:val="22"/>
        </w:rPr>
        <w:t xml:space="preserve"> </w:t>
      </w:r>
      <w:r w:rsidR="001907F2" w:rsidRPr="0091555A">
        <w:rPr>
          <w:iCs/>
          <w:sz w:val="22"/>
        </w:rPr>
        <w:t xml:space="preserve">The panel labelled 150 ms </w:t>
      </w:r>
      <w:r w:rsidR="008E0853" w:rsidRPr="0091555A">
        <w:rPr>
          <w:iCs/>
          <w:sz w:val="22"/>
        </w:rPr>
        <w:t>is</w:t>
      </w:r>
      <w:r w:rsidR="007F1816" w:rsidRPr="0091555A">
        <w:rPr>
          <w:iCs/>
          <w:sz w:val="22"/>
        </w:rPr>
        <w:t xml:space="preserve"> the </w:t>
      </w:r>
      <w:r w:rsidR="001907F2" w:rsidRPr="0091555A">
        <w:rPr>
          <w:iCs/>
          <w:sz w:val="22"/>
        </w:rPr>
        <w:t xml:space="preserve">Threshold framework predictions </w:t>
      </w:r>
      <w:r w:rsidR="007F1816" w:rsidRPr="0091555A">
        <w:rPr>
          <w:iCs/>
          <w:sz w:val="22"/>
        </w:rPr>
        <w:t xml:space="preserve">used for the hypotheses in the current manuscript. </w:t>
      </w:r>
      <w:r w:rsidR="008E0853" w:rsidRPr="0091555A">
        <w:rPr>
          <w:iCs/>
          <w:sz w:val="22"/>
        </w:rPr>
        <w:t xml:space="preserve">Note in Figure 12 that it </w:t>
      </w:r>
      <w:r w:rsidR="007F1816" w:rsidRPr="0091555A">
        <w:rPr>
          <w:iCs/>
          <w:sz w:val="22"/>
        </w:rPr>
        <w:t xml:space="preserve">is only for latencies of around 600 ms </w:t>
      </w:r>
      <w:r w:rsidR="009C4227" w:rsidRPr="0091555A">
        <w:rPr>
          <w:iCs/>
          <w:sz w:val="22"/>
        </w:rPr>
        <w:t>where the starting position conditions begin to separate out</w:t>
      </w:r>
      <w:r w:rsidR="007922DC" w:rsidRPr="0091555A">
        <w:rPr>
          <w:iCs/>
          <w:sz w:val="22"/>
        </w:rPr>
        <w:t>,</w:t>
      </w:r>
      <w:r w:rsidR="009C4227" w:rsidRPr="0091555A">
        <w:rPr>
          <w:iCs/>
          <w:sz w:val="22"/>
        </w:rPr>
        <w:t xml:space="preserve"> as would be expected for an Accumulator framework. However</w:t>
      </w:r>
      <w:r w:rsidR="005101A2" w:rsidRPr="0091555A">
        <w:rPr>
          <w:iCs/>
          <w:sz w:val="22"/>
        </w:rPr>
        <w:t>,</w:t>
      </w:r>
      <w:r w:rsidR="009C4227" w:rsidRPr="0091555A">
        <w:rPr>
          <w:iCs/>
          <w:sz w:val="22"/>
        </w:rPr>
        <w:t xml:space="preserve"> the magnitude of this is</w:t>
      </w:r>
      <w:r w:rsidR="001A2BD4">
        <w:rPr>
          <w:iCs/>
          <w:sz w:val="22"/>
        </w:rPr>
        <w:t xml:space="preserve"> effect is very</w:t>
      </w:r>
      <w:r w:rsidR="009C4227" w:rsidRPr="0091555A">
        <w:rPr>
          <w:iCs/>
          <w:sz w:val="22"/>
        </w:rPr>
        <w:t xml:space="preserve"> small</w:t>
      </w:r>
      <w:r w:rsidR="001A2BD4">
        <w:rPr>
          <w:iCs/>
          <w:sz w:val="22"/>
        </w:rPr>
        <w:t xml:space="preserve"> in comparison to the Accumulator framework predictions. </w:t>
      </w:r>
      <w:r w:rsidR="009C4227" w:rsidRPr="0091555A">
        <w:rPr>
          <w:iCs/>
          <w:sz w:val="22"/>
        </w:rPr>
        <w:t xml:space="preserve">Furthermore, </w:t>
      </w:r>
      <w:r w:rsidR="0039601C" w:rsidRPr="0091555A">
        <w:rPr>
          <w:iCs/>
          <w:sz w:val="22"/>
        </w:rPr>
        <w:t xml:space="preserve">a latency of above 500 ms is unlikely within the sensorimotor actions produced in the current experiment. Brenner &amp; Smeets (1997) </w:t>
      </w:r>
      <w:r w:rsidR="005101A2" w:rsidRPr="0091555A">
        <w:rPr>
          <w:iCs/>
          <w:sz w:val="22"/>
        </w:rPr>
        <w:t>identified</w:t>
      </w:r>
      <w:r w:rsidR="00D8215C" w:rsidRPr="0091555A">
        <w:rPr>
          <w:iCs/>
          <w:sz w:val="22"/>
        </w:rPr>
        <w:t xml:space="preserve"> motor delays ranging from 100-200 ms when asking participants to use the tip of </w:t>
      </w:r>
      <w:r w:rsidR="005101A2" w:rsidRPr="0091555A">
        <w:rPr>
          <w:iCs/>
          <w:sz w:val="22"/>
        </w:rPr>
        <w:t xml:space="preserve">a </w:t>
      </w:r>
      <w:r w:rsidR="00D8215C" w:rsidRPr="0091555A">
        <w:rPr>
          <w:iCs/>
          <w:sz w:val="22"/>
        </w:rPr>
        <w:t>rod to touch a target location.</w:t>
      </w:r>
      <w:r w:rsidR="006764F9" w:rsidRPr="0091555A">
        <w:rPr>
          <w:iCs/>
          <w:sz w:val="22"/>
        </w:rPr>
        <w:t xml:space="preserve"> </w:t>
      </w:r>
      <w:r w:rsidR="006764F9" w:rsidRPr="0091555A">
        <w:rPr>
          <w:sz w:val="22"/>
          <w:szCs w:val="18"/>
        </w:rPr>
        <w:t>A potential limitation with using this value within a steering context is that the movement of a steering wheel may exacerbate the magnitude of any motor delay due to the time needed to move the wheel a sufficient amount to register a response. However, research investigating the visual-motor delays in drone steering (when using controller joysticks) have been found to be around 220 ms (Pfeiffer &amp; Scaramuzza, 2021) which is the upper limit to the delays found by Brenner &amp; Smeets (1997). Furthermore, the removal of the force feedback of the steering wheel within the current experiment further reduces the delay between the initiation of a movement by the participant and identification of a response.</w:t>
      </w:r>
      <w:r w:rsidR="005101A2" w:rsidRPr="0091555A">
        <w:rPr>
          <w:sz w:val="22"/>
          <w:szCs w:val="18"/>
        </w:rPr>
        <w:t xml:space="preserve"> Overall, </w:t>
      </w:r>
      <w:r w:rsidR="00C82999" w:rsidRPr="0091555A">
        <w:rPr>
          <w:sz w:val="22"/>
          <w:szCs w:val="18"/>
        </w:rPr>
        <w:t xml:space="preserve">this analysis suggests that a combination of a motor delay and fixed threshold is unlikely to </w:t>
      </w:r>
      <w:r w:rsidR="001F4E80" w:rsidRPr="0091555A">
        <w:rPr>
          <w:sz w:val="22"/>
          <w:szCs w:val="18"/>
        </w:rPr>
        <w:t xml:space="preserve">be an explanation </w:t>
      </w:r>
      <w:r w:rsidR="007922DC" w:rsidRPr="0091555A">
        <w:rPr>
          <w:sz w:val="22"/>
          <w:szCs w:val="18"/>
        </w:rPr>
        <w:t xml:space="preserve">for lateral position error data in the current </w:t>
      </w:r>
      <w:r w:rsidR="00D01036" w:rsidRPr="0091555A">
        <w:rPr>
          <w:sz w:val="22"/>
          <w:szCs w:val="18"/>
        </w:rPr>
        <w:t>experiment.</w:t>
      </w:r>
      <w:r w:rsidR="001F4E80" w:rsidRPr="0091555A">
        <w:rPr>
          <w:sz w:val="22"/>
          <w:szCs w:val="18"/>
        </w:rPr>
        <w:t xml:space="preserve"> </w:t>
      </w:r>
    </w:p>
    <w:p w14:paraId="37CF6970" w14:textId="0246B7C2" w:rsidR="00847B85" w:rsidRDefault="00847B85" w:rsidP="003D1B09">
      <w:pPr>
        <w:spacing w:before="200" w:after="0" w:line="480" w:lineRule="auto"/>
        <w:jc w:val="both"/>
        <w:rPr>
          <w:iCs/>
          <w:sz w:val="22"/>
          <w:highlight w:val="yellow"/>
        </w:rPr>
      </w:pPr>
    </w:p>
    <w:p w14:paraId="2DD5A490" w14:textId="74D419A1" w:rsidR="001462A6" w:rsidRDefault="00DD70BD" w:rsidP="00DD712B">
      <w:pPr>
        <w:spacing w:before="200" w:after="0" w:line="480" w:lineRule="auto"/>
        <w:jc w:val="both"/>
        <w:rPr>
          <w:i/>
          <w:sz w:val="22"/>
        </w:rPr>
      </w:pPr>
      <w:r>
        <w:rPr>
          <w:noProof/>
        </w:rPr>
        <w:lastRenderedPageBreak/>
        <w:drawing>
          <wp:anchor distT="0" distB="0" distL="114300" distR="114300" simplePos="0" relativeHeight="251695104" behindDoc="1" locked="0" layoutInCell="1" allowOverlap="1" wp14:anchorId="3CE7510D" wp14:editId="58E6652D">
            <wp:simplePos x="0" y="0"/>
            <wp:positionH relativeFrom="column">
              <wp:posOffset>1286510</wp:posOffset>
            </wp:positionH>
            <wp:positionV relativeFrom="paragraph">
              <wp:posOffset>488</wp:posOffset>
            </wp:positionV>
            <wp:extent cx="3601085" cy="3601085"/>
            <wp:effectExtent l="0" t="0" r="0" b="0"/>
            <wp:wrapTight wrapText="bothSides">
              <wp:wrapPolygon edited="0">
                <wp:start x="0" y="0"/>
                <wp:lineTo x="0" y="21482"/>
                <wp:lineTo x="21482" y="21482"/>
                <wp:lineTo x="214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1085" cy="3601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B7AF7B" w14:textId="498513AE" w:rsidR="001462A6" w:rsidRDefault="001462A6" w:rsidP="00DD712B">
      <w:pPr>
        <w:spacing w:before="200" w:after="0" w:line="480" w:lineRule="auto"/>
        <w:jc w:val="both"/>
        <w:rPr>
          <w:i/>
          <w:sz w:val="22"/>
        </w:rPr>
      </w:pPr>
    </w:p>
    <w:p w14:paraId="199F8C1E" w14:textId="24B2A797" w:rsidR="001462A6" w:rsidRDefault="001462A6" w:rsidP="00DD712B">
      <w:pPr>
        <w:spacing w:before="200" w:after="0" w:line="480" w:lineRule="auto"/>
        <w:jc w:val="both"/>
        <w:rPr>
          <w:i/>
          <w:sz w:val="22"/>
        </w:rPr>
      </w:pPr>
    </w:p>
    <w:p w14:paraId="59CC1187" w14:textId="7AFBBFB9" w:rsidR="001462A6" w:rsidRDefault="001462A6" w:rsidP="00DD712B">
      <w:pPr>
        <w:spacing w:before="200" w:after="0" w:line="480" w:lineRule="auto"/>
        <w:jc w:val="both"/>
        <w:rPr>
          <w:i/>
          <w:sz w:val="22"/>
        </w:rPr>
      </w:pPr>
    </w:p>
    <w:p w14:paraId="3C7A9887" w14:textId="77777777" w:rsidR="001462A6" w:rsidRDefault="001462A6" w:rsidP="00DD712B">
      <w:pPr>
        <w:spacing w:before="200" w:after="0" w:line="480" w:lineRule="auto"/>
        <w:jc w:val="both"/>
        <w:rPr>
          <w:i/>
          <w:sz w:val="22"/>
        </w:rPr>
      </w:pPr>
    </w:p>
    <w:p w14:paraId="4348A6EF" w14:textId="302489B4" w:rsidR="001462A6" w:rsidRDefault="001462A6" w:rsidP="00DD712B">
      <w:pPr>
        <w:spacing w:before="200" w:after="0" w:line="480" w:lineRule="auto"/>
        <w:jc w:val="both"/>
        <w:rPr>
          <w:i/>
          <w:sz w:val="22"/>
        </w:rPr>
      </w:pPr>
    </w:p>
    <w:p w14:paraId="04C3825B" w14:textId="53ADAC1E" w:rsidR="001462A6" w:rsidRDefault="001462A6" w:rsidP="00DD712B">
      <w:pPr>
        <w:spacing w:before="200" w:after="0" w:line="480" w:lineRule="auto"/>
        <w:jc w:val="both"/>
        <w:rPr>
          <w:i/>
          <w:sz w:val="22"/>
        </w:rPr>
      </w:pPr>
    </w:p>
    <w:p w14:paraId="030D8170" w14:textId="7207201A" w:rsidR="001462A6" w:rsidRDefault="001462A6" w:rsidP="00DD712B">
      <w:pPr>
        <w:spacing w:before="200" w:after="0" w:line="480" w:lineRule="auto"/>
        <w:jc w:val="both"/>
        <w:rPr>
          <w:i/>
          <w:sz w:val="22"/>
        </w:rPr>
      </w:pPr>
    </w:p>
    <w:p w14:paraId="166774A4" w14:textId="77777777" w:rsidR="00DD70BD" w:rsidRDefault="00DD70BD" w:rsidP="00DD712B">
      <w:pPr>
        <w:spacing w:before="200" w:after="0" w:line="480" w:lineRule="auto"/>
        <w:jc w:val="both"/>
        <w:rPr>
          <w:i/>
          <w:sz w:val="22"/>
        </w:rPr>
      </w:pPr>
    </w:p>
    <w:p w14:paraId="11CB0AB6" w14:textId="66B216D8" w:rsidR="00DD712B" w:rsidRPr="006764F9" w:rsidRDefault="00DD712B" w:rsidP="00DD712B">
      <w:pPr>
        <w:spacing w:before="200" w:after="0" w:line="480" w:lineRule="auto"/>
        <w:jc w:val="both"/>
        <w:rPr>
          <w:iCs/>
          <w:sz w:val="22"/>
          <w:highlight w:val="yellow"/>
        </w:rPr>
      </w:pPr>
      <w:r w:rsidRPr="00ED726B">
        <w:rPr>
          <w:i/>
          <w:sz w:val="22"/>
        </w:rPr>
        <w:t xml:space="preserve">Figure 12: </w:t>
      </w:r>
      <w:r w:rsidR="00EB272D" w:rsidRPr="00ED726B">
        <w:rPr>
          <w:i/>
          <w:sz w:val="22"/>
        </w:rPr>
        <w:t xml:space="preserve">Threshold framework predictions </w:t>
      </w:r>
      <w:r w:rsidR="002602DF" w:rsidRPr="00ED726B">
        <w:rPr>
          <w:i/>
          <w:sz w:val="22"/>
        </w:rPr>
        <w:t xml:space="preserve">for lateral position errors across a range of </w:t>
      </w:r>
      <w:r w:rsidR="006764F9" w:rsidRPr="00ED726B">
        <w:rPr>
          <w:i/>
          <w:sz w:val="22"/>
        </w:rPr>
        <w:t xml:space="preserve">motor </w:t>
      </w:r>
      <w:r w:rsidR="006764F9" w:rsidRPr="00F84133">
        <w:rPr>
          <w:i/>
          <w:sz w:val="22"/>
        </w:rPr>
        <w:t>latencies.</w:t>
      </w:r>
      <w:r w:rsidR="007D5843" w:rsidRPr="00F84133">
        <w:rPr>
          <w:i/>
          <w:sz w:val="22"/>
        </w:rPr>
        <w:t xml:space="preserve"> </w:t>
      </w:r>
    </w:p>
    <w:p w14:paraId="105F2FF1" w14:textId="08DA57C0" w:rsidR="00641990" w:rsidRPr="00DE728D" w:rsidRDefault="00641990" w:rsidP="00641990">
      <w:pPr>
        <w:spacing w:line="480" w:lineRule="auto"/>
        <w:jc w:val="both"/>
        <w:rPr>
          <w:sz w:val="22"/>
          <w:szCs w:val="18"/>
        </w:rPr>
      </w:pPr>
      <w:r w:rsidRPr="00DE728D">
        <w:rPr>
          <w:sz w:val="22"/>
          <w:szCs w:val="18"/>
        </w:rP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rsidRPr="00DE728D">
        <w:rPr>
          <w:sz w:val="22"/>
          <w:szCs w:val="18"/>
        </w:rPr>
        <w:fldChar w:fldCharType="begin" w:fldLock="1"/>
      </w:r>
      <w:r w:rsidRPr="00DE728D">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Pr="00DE728D">
        <w:rPr>
          <w:sz w:val="22"/>
          <w:szCs w:val="18"/>
        </w:rPr>
        <w:fldChar w:fldCharType="separate"/>
      </w:r>
      <w:r w:rsidRPr="00DE728D">
        <w:rPr>
          <w:noProof/>
          <w:sz w:val="22"/>
          <w:szCs w:val="18"/>
        </w:rPr>
        <w:t>(Durrani et al., 2021; Markkula et al., 2018; Yilmaz &amp; Warren, 1995)</w:t>
      </w:r>
      <w:r w:rsidRPr="00DE728D">
        <w:rPr>
          <w:sz w:val="22"/>
          <w:szCs w:val="18"/>
        </w:rPr>
        <w:fldChar w:fldCharType="end"/>
      </w:r>
      <w:r w:rsidRPr="00DE728D">
        <w:rPr>
          <w:sz w:val="22"/>
          <w:szCs w:val="18"/>
        </w:rPr>
        <w:t>. The Accumulator predicted interaction between radii and starting position is consistent with steering magnitude and lateral position error</w:t>
      </w:r>
      <w:r w:rsidRPr="00DE728D" w:rsidDel="00E1003F">
        <w:rPr>
          <w:sz w:val="22"/>
          <w:szCs w:val="18"/>
        </w:rPr>
        <w:t xml:space="preserve"> </w:t>
      </w:r>
      <w:r w:rsidRPr="00DE728D">
        <w:rPr>
          <w:sz w:val="22"/>
          <w:szCs w:val="18"/>
        </w:rPr>
        <w:t xml:space="preserve">metrics in previous observations of steering toward straight road-lines when manipulating orientation and starting position </w:t>
      </w:r>
      <w:r w:rsidRPr="00DE728D">
        <w:rPr>
          <w:sz w:val="22"/>
          <w:szCs w:val="18"/>
        </w:rPr>
        <w:fldChar w:fldCharType="begin" w:fldLock="1"/>
      </w:r>
      <w:r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DE728D">
        <w:rPr>
          <w:sz w:val="22"/>
          <w:szCs w:val="18"/>
        </w:rPr>
        <w:fldChar w:fldCharType="separate"/>
      </w:r>
      <w:r w:rsidRPr="00DE728D">
        <w:rPr>
          <w:noProof/>
          <w:sz w:val="22"/>
          <w:szCs w:val="18"/>
        </w:rPr>
        <w:t>(Goodridge et al., 2022)</w:t>
      </w:r>
      <w:r w:rsidRPr="00DE728D">
        <w:rPr>
          <w:sz w:val="22"/>
          <w:szCs w:val="18"/>
        </w:rPr>
        <w:fldChar w:fldCharType="end"/>
      </w:r>
      <w:r w:rsidRPr="00DE728D">
        <w:rPr>
          <w:sz w:val="22"/>
          <w:szCs w:val="18"/>
        </w:rPr>
        <w:t xml:space="preserve">. This provides good evidence that the magnitude of a steering response scales with the perceived control error that a driver is attempting to reduce. The current experiment also supports the findings of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ho found that during silent failures of automation, drivers responded to smaller perceptual errors during more gradual failures. Such a finding is accumulative in nature as the Accumulator mechanism predicts responses will occur at smaller error signal values when there is more time over which to integrate perceptual signals. </w:t>
      </w:r>
      <w:r w:rsidR="002C501E" w:rsidRPr="00DE728D">
        <w:rPr>
          <w:sz w:val="22"/>
          <w:szCs w:val="18"/>
        </w:rPr>
        <w:lastRenderedPageBreak/>
        <w:t xml:space="preserve">Despite this, Mole et al (2020) did not explicitly set out to test Accumulator versus Threshold hypotheses. Rather, </w:t>
      </w:r>
      <w:r w:rsidR="00805E32" w:rsidRPr="00DE728D">
        <w:rPr>
          <w:sz w:val="22"/>
          <w:szCs w:val="18"/>
        </w:rPr>
        <w:t>the Accumulator framework provided an explanation for the findings of their experiment. Conversely the current experiment was explicitly design</w:t>
      </w:r>
      <w:r w:rsidR="004F7FED" w:rsidRPr="00DE728D">
        <w:rPr>
          <w:sz w:val="22"/>
          <w:szCs w:val="18"/>
        </w:rPr>
        <w:t>ed</w:t>
      </w:r>
      <w:r w:rsidR="00805E32" w:rsidRPr="00DE728D">
        <w:rPr>
          <w:sz w:val="22"/>
          <w:szCs w:val="18"/>
        </w:rPr>
        <w:t xml:space="preserve"> to test </w:t>
      </w:r>
      <w:r w:rsidR="004F7FED" w:rsidRPr="00DE728D">
        <w:rPr>
          <w:sz w:val="22"/>
          <w:szCs w:val="18"/>
        </w:rPr>
        <w:t xml:space="preserve">the differing framework predictions, with the </w:t>
      </w:r>
      <w:r w:rsidRPr="00DE728D">
        <w:rPr>
          <w:sz w:val="22"/>
          <w:szCs w:val="18"/>
        </w:rPr>
        <w:t>data and analysis present</w:t>
      </w:r>
      <w:r w:rsidR="004F7FED" w:rsidRPr="00DE728D">
        <w:rPr>
          <w:sz w:val="22"/>
          <w:szCs w:val="18"/>
        </w:rPr>
        <w:t>ing</w:t>
      </w:r>
      <w:r w:rsidRPr="00DE728D">
        <w:rPr>
          <w:sz w:val="22"/>
          <w:szCs w:val="18"/>
        </w:rPr>
        <w:t xml:space="preserve"> a similar finding: drivers responded at smaller lateral position errors when the perceived control error developed more slowly (i.e. when presented with larger radii curves and nearer starting positions). </w:t>
      </w:r>
    </w:p>
    <w:p w14:paraId="2EBEFCAE" w14:textId="0DA507F7"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camera counter-rotation. The consistent results across both experiments (both with and without the camera counter-rotation) suggest that this manipulation was not the cause for the observed accumulation. Future research could investigate how drivers sample the optical information in order to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Wilkie &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77777777" w:rsidR="00641990" w:rsidRPr="00DE728D" w:rsidRDefault="00641990" w:rsidP="00641990">
      <w:pPr>
        <w:spacing w:line="480" w:lineRule="auto"/>
        <w:jc w:val="both"/>
        <w:rPr>
          <w:sz w:val="22"/>
          <w:szCs w:val="18"/>
          <w:highlight w:val="yellow"/>
        </w:rPr>
      </w:pPr>
      <w:r w:rsidRPr="00DE728D">
        <w:rPr>
          <w:sz w:val="22"/>
          <w:szCs w:val="18"/>
        </w:rPr>
        <w:t xml:space="preserve">Accumulator based predictions of steering behaviours translating to the more general context of steering curved trajectories provides good evidence that the Accumulator framework is not specific to simple straight road-line error-correction contexts. The use of curved paths in the </w:t>
      </w:r>
      <w:r w:rsidRPr="00DE728D">
        <w:rPr>
          <w:sz w:val="22"/>
          <w:szCs w:val="18"/>
        </w:rPr>
        <w:lastRenderedPageBreak/>
        <w:t xml:space="preserve">current experiment also opens the door towards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have the ability to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1AFCB0C0"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w:t>
      </w:r>
      <w:r w:rsidRPr="00DE728D">
        <w:rPr>
          <w:sz w:val="22"/>
          <w:szCs w:val="18"/>
        </w:rPr>
        <w:lastRenderedPageBreak/>
        <w:t xml:space="preserve">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simplified 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bend but steering was insufficient, so the vehicle would slowly drift towards the outside edge of the road. This can be thought of as a lane-keeping system failing without warning to the driver (hence the denomination “silent”), causing the driver to slowly drift out of lane. This has been defined as a </w:t>
      </w:r>
      <w:r w:rsidRPr="00DE728D">
        <w:rPr>
          <w:i/>
          <w:sz w:val="22"/>
          <w:szCs w:val="18"/>
        </w:rPr>
        <w:t xml:space="preserve">curved </w:t>
      </w:r>
      <w:r w:rsidRPr="00DE728D">
        <w:rPr>
          <w:sz w:val="22"/>
          <w:szCs w:val="18"/>
        </w:rPr>
        <w:t xml:space="preserve">failure (Boer, 2016) and it has been suggested that drivers are less accurate at detecting them because even post-failure, the vehicle is initially still following an acceptable trajectory around the bend from the driver’s perspective.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 but for a more direct investigation of this question one should ideally design a paradigm where the participant monitors automated driving on at least a straight road segment before a failure occurs at curve entry. In order to replicate this within an automation failure design, one would need to create a scenario where the automated system essentially sets the vehicle’s yaw rate to 0 relative to the bend curvatur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in order to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perceptual information over time rather than perceptual information surpassing time-independent fixed </w:t>
      </w:r>
      <w:r w:rsidRPr="00135C27">
        <w:rPr>
          <w:sz w:val="22"/>
          <w:szCs w:val="22"/>
        </w:rPr>
        <w:lastRenderedPageBreak/>
        <w:t xml:space="preserve">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Courtney Goodridge" w:date="2022-07-12T14:17:00Z" w:initials="CG">
    <w:p w14:paraId="516E7F21" w14:textId="7349E0DA" w:rsidR="00BE300E" w:rsidRDefault="00BE300E">
      <w:pPr>
        <w:pStyle w:val="CommentText"/>
      </w:pPr>
      <w:r>
        <w:rPr>
          <w:rStyle w:val="CommentReference"/>
        </w:rPr>
        <w:annotationRef/>
      </w:r>
      <w:r w:rsidR="00645195">
        <w:rPr>
          <w:rStyle w:val="CommentReference"/>
        </w:rPr>
        <w:t>Need to do this but can do it whilst the main manuscript is off my des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6E7F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800EC" w16cex:dateUtc="2022-07-12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6E7F21" w16cid:durableId="267800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F319" w14:textId="77777777" w:rsidR="00641990" w:rsidRDefault="00641990" w:rsidP="00641990">
      <w:pPr>
        <w:spacing w:after="0" w:line="240" w:lineRule="auto"/>
      </w:pPr>
      <w:r>
        <w:separator/>
      </w:r>
    </w:p>
  </w:endnote>
  <w:endnote w:type="continuationSeparator" w:id="0">
    <w:p w14:paraId="743C1BA6" w14:textId="77777777" w:rsidR="00641990" w:rsidRDefault="00641990"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E82F32" w:rsidRDefault="005D1615">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35B315E2" w14:textId="77777777" w:rsidR="00E82F32" w:rsidRDefault="001A2B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AC551" w14:textId="77777777" w:rsidR="00641990" w:rsidRDefault="00641990" w:rsidP="00641990">
      <w:pPr>
        <w:spacing w:after="0" w:line="240" w:lineRule="auto"/>
      </w:pPr>
      <w:r>
        <w:separator/>
      </w:r>
    </w:p>
  </w:footnote>
  <w:footnote w:type="continuationSeparator" w:id="0">
    <w:p w14:paraId="4931F813" w14:textId="77777777" w:rsidR="00641990" w:rsidRDefault="00641990"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990"/>
    <w:rsid w:val="000001EC"/>
    <w:rsid w:val="0000045F"/>
    <w:rsid w:val="000044CE"/>
    <w:rsid w:val="00022089"/>
    <w:rsid w:val="00041975"/>
    <w:rsid w:val="000611B0"/>
    <w:rsid w:val="000645AE"/>
    <w:rsid w:val="0006499A"/>
    <w:rsid w:val="0008062C"/>
    <w:rsid w:val="00082251"/>
    <w:rsid w:val="00095121"/>
    <w:rsid w:val="000A7619"/>
    <w:rsid w:val="000B3823"/>
    <w:rsid w:val="000B7B65"/>
    <w:rsid w:val="000E2B3C"/>
    <w:rsid w:val="000E63D5"/>
    <w:rsid w:val="000F013B"/>
    <w:rsid w:val="00102125"/>
    <w:rsid w:val="001108A9"/>
    <w:rsid w:val="001240E2"/>
    <w:rsid w:val="00132B46"/>
    <w:rsid w:val="00135C27"/>
    <w:rsid w:val="00145D1D"/>
    <w:rsid w:val="001462A6"/>
    <w:rsid w:val="001552BC"/>
    <w:rsid w:val="00156E28"/>
    <w:rsid w:val="00162003"/>
    <w:rsid w:val="001646F9"/>
    <w:rsid w:val="0016526B"/>
    <w:rsid w:val="00172B28"/>
    <w:rsid w:val="00176166"/>
    <w:rsid w:val="00177B1A"/>
    <w:rsid w:val="0018266A"/>
    <w:rsid w:val="00185AB2"/>
    <w:rsid w:val="00185AFC"/>
    <w:rsid w:val="00187D8B"/>
    <w:rsid w:val="0019019E"/>
    <w:rsid w:val="001907F2"/>
    <w:rsid w:val="0019359C"/>
    <w:rsid w:val="00196394"/>
    <w:rsid w:val="001A2BD4"/>
    <w:rsid w:val="001B2BA1"/>
    <w:rsid w:val="001C0E8A"/>
    <w:rsid w:val="001D3814"/>
    <w:rsid w:val="001D46C4"/>
    <w:rsid w:val="001D4A31"/>
    <w:rsid w:val="001D7AF5"/>
    <w:rsid w:val="001E4B8D"/>
    <w:rsid w:val="001F288F"/>
    <w:rsid w:val="001F4E80"/>
    <w:rsid w:val="001F5027"/>
    <w:rsid w:val="001F6931"/>
    <w:rsid w:val="0020034E"/>
    <w:rsid w:val="00201B80"/>
    <w:rsid w:val="00224195"/>
    <w:rsid w:val="00234FF0"/>
    <w:rsid w:val="0024767B"/>
    <w:rsid w:val="002602DF"/>
    <w:rsid w:val="00267542"/>
    <w:rsid w:val="002715FD"/>
    <w:rsid w:val="00281BE7"/>
    <w:rsid w:val="00295105"/>
    <w:rsid w:val="002A1F08"/>
    <w:rsid w:val="002A4DEF"/>
    <w:rsid w:val="002B0203"/>
    <w:rsid w:val="002B2E7F"/>
    <w:rsid w:val="002B3FB0"/>
    <w:rsid w:val="002C501E"/>
    <w:rsid w:val="002D1270"/>
    <w:rsid w:val="002E3BED"/>
    <w:rsid w:val="002F4276"/>
    <w:rsid w:val="0030125F"/>
    <w:rsid w:val="00312A66"/>
    <w:rsid w:val="00320C2A"/>
    <w:rsid w:val="0032403F"/>
    <w:rsid w:val="003266D1"/>
    <w:rsid w:val="003305DD"/>
    <w:rsid w:val="0033163A"/>
    <w:rsid w:val="003457AF"/>
    <w:rsid w:val="003461AC"/>
    <w:rsid w:val="00357505"/>
    <w:rsid w:val="00373755"/>
    <w:rsid w:val="00373F24"/>
    <w:rsid w:val="0037566B"/>
    <w:rsid w:val="00376B5E"/>
    <w:rsid w:val="00392DB6"/>
    <w:rsid w:val="00395224"/>
    <w:rsid w:val="0039601C"/>
    <w:rsid w:val="003B22FB"/>
    <w:rsid w:val="003B52D0"/>
    <w:rsid w:val="003C4FED"/>
    <w:rsid w:val="003D1B09"/>
    <w:rsid w:val="003E6EB6"/>
    <w:rsid w:val="003E7FBD"/>
    <w:rsid w:val="003F2CE8"/>
    <w:rsid w:val="003F502B"/>
    <w:rsid w:val="00406D53"/>
    <w:rsid w:val="004077CF"/>
    <w:rsid w:val="004119E9"/>
    <w:rsid w:val="00413289"/>
    <w:rsid w:val="00417E58"/>
    <w:rsid w:val="0043159B"/>
    <w:rsid w:val="004360AB"/>
    <w:rsid w:val="00441AA6"/>
    <w:rsid w:val="00452C62"/>
    <w:rsid w:val="00454599"/>
    <w:rsid w:val="0045563C"/>
    <w:rsid w:val="00457E90"/>
    <w:rsid w:val="00460477"/>
    <w:rsid w:val="00460954"/>
    <w:rsid w:val="00463EB4"/>
    <w:rsid w:val="00471E1E"/>
    <w:rsid w:val="00471E48"/>
    <w:rsid w:val="004A3F32"/>
    <w:rsid w:val="004C1D3C"/>
    <w:rsid w:val="004D1A1F"/>
    <w:rsid w:val="004E7B1F"/>
    <w:rsid w:val="004F7FED"/>
    <w:rsid w:val="00503976"/>
    <w:rsid w:val="005101A2"/>
    <w:rsid w:val="00510A37"/>
    <w:rsid w:val="005338D9"/>
    <w:rsid w:val="0055069D"/>
    <w:rsid w:val="005812E1"/>
    <w:rsid w:val="005814D6"/>
    <w:rsid w:val="005B7D38"/>
    <w:rsid w:val="005C0C68"/>
    <w:rsid w:val="005C267C"/>
    <w:rsid w:val="005C2C29"/>
    <w:rsid w:val="005D1615"/>
    <w:rsid w:val="005E172F"/>
    <w:rsid w:val="005E3129"/>
    <w:rsid w:val="005F3D49"/>
    <w:rsid w:val="005F52A0"/>
    <w:rsid w:val="00605269"/>
    <w:rsid w:val="0060715B"/>
    <w:rsid w:val="0060766A"/>
    <w:rsid w:val="006220EC"/>
    <w:rsid w:val="006254B0"/>
    <w:rsid w:val="00630B11"/>
    <w:rsid w:val="00632327"/>
    <w:rsid w:val="0063390E"/>
    <w:rsid w:val="006354F6"/>
    <w:rsid w:val="00641990"/>
    <w:rsid w:val="0064342A"/>
    <w:rsid w:val="00645195"/>
    <w:rsid w:val="006554B0"/>
    <w:rsid w:val="00655FE0"/>
    <w:rsid w:val="00660DC4"/>
    <w:rsid w:val="006764F9"/>
    <w:rsid w:val="00691178"/>
    <w:rsid w:val="006A3089"/>
    <w:rsid w:val="006A550A"/>
    <w:rsid w:val="006A62E9"/>
    <w:rsid w:val="006B27F4"/>
    <w:rsid w:val="006B673E"/>
    <w:rsid w:val="006D7260"/>
    <w:rsid w:val="006E1E9E"/>
    <w:rsid w:val="006E4736"/>
    <w:rsid w:val="006F5F2A"/>
    <w:rsid w:val="0070053E"/>
    <w:rsid w:val="00712905"/>
    <w:rsid w:val="00725B00"/>
    <w:rsid w:val="00726955"/>
    <w:rsid w:val="00731472"/>
    <w:rsid w:val="00756EE4"/>
    <w:rsid w:val="0076219F"/>
    <w:rsid w:val="00770742"/>
    <w:rsid w:val="0077206B"/>
    <w:rsid w:val="00773DD4"/>
    <w:rsid w:val="007750DA"/>
    <w:rsid w:val="007851A2"/>
    <w:rsid w:val="007852C0"/>
    <w:rsid w:val="007922DC"/>
    <w:rsid w:val="007939AF"/>
    <w:rsid w:val="007B24D8"/>
    <w:rsid w:val="007D117D"/>
    <w:rsid w:val="007D5843"/>
    <w:rsid w:val="007E061C"/>
    <w:rsid w:val="007E17D0"/>
    <w:rsid w:val="007E6652"/>
    <w:rsid w:val="007F04AF"/>
    <w:rsid w:val="007F1816"/>
    <w:rsid w:val="007F6E16"/>
    <w:rsid w:val="00805E32"/>
    <w:rsid w:val="00811457"/>
    <w:rsid w:val="0081606B"/>
    <w:rsid w:val="008170A2"/>
    <w:rsid w:val="008217D9"/>
    <w:rsid w:val="0083455D"/>
    <w:rsid w:val="00847B85"/>
    <w:rsid w:val="008515C8"/>
    <w:rsid w:val="00871AFC"/>
    <w:rsid w:val="00872B12"/>
    <w:rsid w:val="00880BA4"/>
    <w:rsid w:val="008843DF"/>
    <w:rsid w:val="00884DC7"/>
    <w:rsid w:val="008910F4"/>
    <w:rsid w:val="008A3915"/>
    <w:rsid w:val="008A56F8"/>
    <w:rsid w:val="008A64C2"/>
    <w:rsid w:val="008B289B"/>
    <w:rsid w:val="008D6643"/>
    <w:rsid w:val="008E0853"/>
    <w:rsid w:val="008E44EC"/>
    <w:rsid w:val="008E57B6"/>
    <w:rsid w:val="008F1C90"/>
    <w:rsid w:val="008F542C"/>
    <w:rsid w:val="00902FC7"/>
    <w:rsid w:val="009106B7"/>
    <w:rsid w:val="0091555A"/>
    <w:rsid w:val="00921198"/>
    <w:rsid w:val="00921226"/>
    <w:rsid w:val="00942033"/>
    <w:rsid w:val="0094571A"/>
    <w:rsid w:val="00951EC8"/>
    <w:rsid w:val="00952C67"/>
    <w:rsid w:val="00953AEF"/>
    <w:rsid w:val="00956D09"/>
    <w:rsid w:val="009619F9"/>
    <w:rsid w:val="009652AF"/>
    <w:rsid w:val="00987DBF"/>
    <w:rsid w:val="009A1829"/>
    <w:rsid w:val="009A331B"/>
    <w:rsid w:val="009A578F"/>
    <w:rsid w:val="009A66DE"/>
    <w:rsid w:val="009B124C"/>
    <w:rsid w:val="009B2A76"/>
    <w:rsid w:val="009B637C"/>
    <w:rsid w:val="009C4227"/>
    <w:rsid w:val="009D4866"/>
    <w:rsid w:val="00A01DAA"/>
    <w:rsid w:val="00A04EA4"/>
    <w:rsid w:val="00A14213"/>
    <w:rsid w:val="00A15D6E"/>
    <w:rsid w:val="00A2580A"/>
    <w:rsid w:val="00A35735"/>
    <w:rsid w:val="00A50D19"/>
    <w:rsid w:val="00A605B4"/>
    <w:rsid w:val="00A63E32"/>
    <w:rsid w:val="00A67D82"/>
    <w:rsid w:val="00A701A5"/>
    <w:rsid w:val="00A7159E"/>
    <w:rsid w:val="00A8770A"/>
    <w:rsid w:val="00A93BD9"/>
    <w:rsid w:val="00A96DFB"/>
    <w:rsid w:val="00AA0E37"/>
    <w:rsid w:val="00AB4B97"/>
    <w:rsid w:val="00AC580A"/>
    <w:rsid w:val="00AC68A1"/>
    <w:rsid w:val="00AC77A9"/>
    <w:rsid w:val="00AD65C9"/>
    <w:rsid w:val="00AD6F71"/>
    <w:rsid w:val="00AF0BD3"/>
    <w:rsid w:val="00AF15E6"/>
    <w:rsid w:val="00AF63FA"/>
    <w:rsid w:val="00B056ED"/>
    <w:rsid w:val="00B07882"/>
    <w:rsid w:val="00B11526"/>
    <w:rsid w:val="00B21EAB"/>
    <w:rsid w:val="00B33FED"/>
    <w:rsid w:val="00B34F2D"/>
    <w:rsid w:val="00B377B4"/>
    <w:rsid w:val="00B47C3E"/>
    <w:rsid w:val="00B50C9A"/>
    <w:rsid w:val="00B56FA5"/>
    <w:rsid w:val="00B807FE"/>
    <w:rsid w:val="00B80D65"/>
    <w:rsid w:val="00B83EE9"/>
    <w:rsid w:val="00B84856"/>
    <w:rsid w:val="00B849B2"/>
    <w:rsid w:val="00B96477"/>
    <w:rsid w:val="00BA3A1C"/>
    <w:rsid w:val="00BC16FD"/>
    <w:rsid w:val="00BC5D0E"/>
    <w:rsid w:val="00BD39EB"/>
    <w:rsid w:val="00BE1D70"/>
    <w:rsid w:val="00BE300E"/>
    <w:rsid w:val="00BE317A"/>
    <w:rsid w:val="00C0417B"/>
    <w:rsid w:val="00C26E62"/>
    <w:rsid w:val="00C4770E"/>
    <w:rsid w:val="00C57816"/>
    <w:rsid w:val="00C82999"/>
    <w:rsid w:val="00CA52AC"/>
    <w:rsid w:val="00CA69CD"/>
    <w:rsid w:val="00CB05B2"/>
    <w:rsid w:val="00CB12F7"/>
    <w:rsid w:val="00CB2AF5"/>
    <w:rsid w:val="00CB5F60"/>
    <w:rsid w:val="00CB7CC5"/>
    <w:rsid w:val="00CD0CE7"/>
    <w:rsid w:val="00CD5957"/>
    <w:rsid w:val="00D01036"/>
    <w:rsid w:val="00D10EA7"/>
    <w:rsid w:val="00D110A7"/>
    <w:rsid w:val="00D35B8C"/>
    <w:rsid w:val="00D37E2E"/>
    <w:rsid w:val="00D553B2"/>
    <w:rsid w:val="00D8215C"/>
    <w:rsid w:val="00D82224"/>
    <w:rsid w:val="00D84B64"/>
    <w:rsid w:val="00D94622"/>
    <w:rsid w:val="00DA5495"/>
    <w:rsid w:val="00DA7C8F"/>
    <w:rsid w:val="00DB5C07"/>
    <w:rsid w:val="00DC2E18"/>
    <w:rsid w:val="00DD12F8"/>
    <w:rsid w:val="00DD1CE8"/>
    <w:rsid w:val="00DD1D19"/>
    <w:rsid w:val="00DD70BD"/>
    <w:rsid w:val="00DD712B"/>
    <w:rsid w:val="00DD7529"/>
    <w:rsid w:val="00DE4BBA"/>
    <w:rsid w:val="00DE728D"/>
    <w:rsid w:val="00DF1567"/>
    <w:rsid w:val="00DF484E"/>
    <w:rsid w:val="00E0749E"/>
    <w:rsid w:val="00E115F5"/>
    <w:rsid w:val="00E22DD0"/>
    <w:rsid w:val="00E23506"/>
    <w:rsid w:val="00E32BFC"/>
    <w:rsid w:val="00E35332"/>
    <w:rsid w:val="00E41005"/>
    <w:rsid w:val="00E4208F"/>
    <w:rsid w:val="00E42339"/>
    <w:rsid w:val="00E6081C"/>
    <w:rsid w:val="00E62E5A"/>
    <w:rsid w:val="00E74B16"/>
    <w:rsid w:val="00E82FD1"/>
    <w:rsid w:val="00E93A73"/>
    <w:rsid w:val="00E946D2"/>
    <w:rsid w:val="00E96706"/>
    <w:rsid w:val="00EA5926"/>
    <w:rsid w:val="00EB1EBF"/>
    <w:rsid w:val="00EB272D"/>
    <w:rsid w:val="00EB5824"/>
    <w:rsid w:val="00EC0903"/>
    <w:rsid w:val="00EC755B"/>
    <w:rsid w:val="00ED5203"/>
    <w:rsid w:val="00ED726B"/>
    <w:rsid w:val="00EE444F"/>
    <w:rsid w:val="00F14744"/>
    <w:rsid w:val="00F251FB"/>
    <w:rsid w:val="00F2674E"/>
    <w:rsid w:val="00F31DA8"/>
    <w:rsid w:val="00F84133"/>
    <w:rsid w:val="00FA3988"/>
    <w:rsid w:val="00FA705D"/>
    <w:rsid w:val="00FC0C40"/>
    <w:rsid w:val="00FF61ED"/>
    <w:rsid w:val="00FF7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chartTrackingRefBased/>
  <w15:docId w15:val="{6DC320FC-3C9B-4A18-AC4C-0EC6DEFDF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5.tiff"/><Relationship Id="rId18" Type="http://schemas.microsoft.com/office/2011/relationships/commentsExtended" Target="commentsExtended.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comments" Target="comments.xml"/><Relationship Id="rId25" Type="http://schemas.openxmlformats.org/officeDocument/2006/relationships/image" Target="media/image13.tiff"/><Relationship Id="rId2" Type="http://schemas.openxmlformats.org/officeDocument/2006/relationships/numbering" Target="numbering.xml"/><Relationship Id="rId16" Type="http://schemas.openxmlformats.org/officeDocument/2006/relationships/image" Target="media/image8.tiff"/><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2.tif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tiff"/><Relationship Id="rId28" Type="http://schemas.microsoft.com/office/2011/relationships/people" Target="people.xml"/><Relationship Id="rId10" Type="http://schemas.openxmlformats.org/officeDocument/2006/relationships/image" Target="media/image2.tif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0.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91426-5645-4654-9F38-F0FED7114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2</TotalTime>
  <Pages>32</Pages>
  <Words>31526</Words>
  <Characters>179702</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0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365</cp:revision>
  <dcterms:created xsi:type="dcterms:W3CDTF">2022-07-07T10:02:00Z</dcterms:created>
  <dcterms:modified xsi:type="dcterms:W3CDTF">2022-07-14T08:21:00Z</dcterms:modified>
</cp:coreProperties>
</file>